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53C5A9" w14:textId="77777777" w:rsidR="00F62C8B" w:rsidRPr="00270DD5" w:rsidRDefault="000F3A41" w:rsidP="004C531E">
      <w:pPr>
        <w:pStyle w:val="RSCM01ReceivedAccepted"/>
      </w:pPr>
      <w:bookmarkStart w:id="0" w:name="_Hlk58456892"/>
      <w:bookmarkStart w:id="1" w:name="_Hlk57043518"/>
      <w:bookmarkEnd w:id="0"/>
      <w:r w:rsidRPr="00270DD5">
        <mc:AlternateContent>
          <mc:Choice Requires="wps">
            <w:drawing>
              <wp:anchor distT="180340" distB="0" distL="114300" distR="114300" simplePos="0" relativeHeight="251643904" behindDoc="1" locked="1" layoutInCell="0" allowOverlap="0" wp14:anchorId="0AB6FE5D" wp14:editId="0E8124B7">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7F87BCAC" w14:textId="4B44561E" w:rsidR="00126027" w:rsidRPr="00C405FD" w:rsidRDefault="00D746A2" w:rsidP="00C405FD">
                            <w:pPr>
                              <w:pStyle w:val="RSCF01FootnoteAuthorAddress"/>
                            </w:pPr>
                            <w:r w:rsidRPr="00D746A2">
                              <w:t>Institute for Frontier Materials, Deakin University, 75 Pigdon’s Rd., Geelong, Victoria 3216, Australia</w:t>
                            </w:r>
                          </w:p>
                          <w:p w14:paraId="155E1623" w14:textId="77777777" w:rsidR="00126027" w:rsidRPr="00C405FD" w:rsidRDefault="00126027" w:rsidP="00C405FD">
                            <w:pPr>
                              <w:pStyle w:val="RSCF01FootnoteAuthorAddress"/>
                            </w:pPr>
                            <w:r w:rsidRPr="00C405FD">
                              <w:t>Address here.</w:t>
                            </w:r>
                          </w:p>
                          <w:p w14:paraId="6CA9EC41" w14:textId="31DEDD32" w:rsidR="00C405FD" w:rsidRPr="00241ACD" w:rsidRDefault="008C682F" w:rsidP="00241ACD">
                            <w:pPr>
                              <w:pStyle w:val="RSCF02FootnotestoTitleAuthors"/>
                            </w:pPr>
                            <w:r w:rsidRPr="00241ACD">
                              <w:t>Electronic Supplementary Information (ESI) available:</w:t>
                            </w:r>
                            <w:r w:rsidR="006E6276">
                              <w:t xml:space="preserve"> Configurations of all remaining configurations; computational methods; energetic orderings produced by using 5 sets of parameters and different water models</w:t>
                            </w:r>
                            <w:r w:rsidRPr="00241ACD">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0AB6FE5D" id="_x0000_t202" coordsize="21600,21600" o:spt="202" path="m,l,21600r21600,l21600,xe">
                <v:stroke joinstyle="miter"/>
                <v:path gradientshapeok="t" o:connecttype="rect"/>
              </v:shapetype>
              <v:shape id="Text Box 2" o:spid="_x0000_s1026" type="#_x0000_t202" style="position:absolute;margin-left:0;margin-top:0;width:248.75pt;height:128.2pt;z-index:-251672576;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7F87BCAC" w14:textId="4B44561E" w:rsidR="00126027" w:rsidRPr="00C405FD" w:rsidRDefault="00D746A2" w:rsidP="00C405FD">
                      <w:pPr>
                        <w:pStyle w:val="RSCF01FootnoteAuthorAddress"/>
                      </w:pPr>
                      <w:r w:rsidRPr="00D746A2">
                        <w:t>Institute for Frontier Materials, Deakin University, 75 Pigdon’s Rd., Geelong, Victoria 3216, Australia</w:t>
                      </w:r>
                    </w:p>
                    <w:p w14:paraId="155E1623" w14:textId="77777777" w:rsidR="00126027" w:rsidRPr="00C405FD" w:rsidRDefault="00126027" w:rsidP="00C405FD">
                      <w:pPr>
                        <w:pStyle w:val="RSCF01FootnoteAuthorAddress"/>
                      </w:pPr>
                      <w:r w:rsidRPr="00C405FD">
                        <w:t>Address here.</w:t>
                      </w:r>
                    </w:p>
                    <w:p w14:paraId="6CA9EC41" w14:textId="31DEDD32" w:rsidR="00C405FD" w:rsidRPr="00241ACD" w:rsidRDefault="008C682F" w:rsidP="00241ACD">
                      <w:pPr>
                        <w:pStyle w:val="RSCF02FootnotestoTitleAuthors"/>
                      </w:pPr>
                      <w:r w:rsidRPr="00241ACD">
                        <w:t>Electronic Supplementary Information (ESI) available:</w:t>
                      </w:r>
                      <w:r w:rsidR="006E6276">
                        <w:t xml:space="preserve"> Configurations of all remaining configurations; computational methods; energetic orderings produced by using 5 sets of parameters and different water models</w:t>
                      </w:r>
                      <w:r w:rsidRPr="00241ACD">
                        <w:t>.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41D2CA86" w14:textId="77777777" w:rsidR="00F62C8B" w:rsidRPr="00270DD5" w:rsidRDefault="00F62C8B" w:rsidP="004C531E">
      <w:pPr>
        <w:pStyle w:val="RSCM01ReceivedAccepted"/>
      </w:pPr>
      <w:r w:rsidRPr="00270DD5">
        <w:t>Accepted 00th January 20</w:t>
      </w:r>
      <w:r w:rsidR="00F15F90" w:rsidRPr="00270DD5">
        <w:t>xx</w:t>
      </w:r>
    </w:p>
    <w:p w14:paraId="4EB04055" w14:textId="77777777" w:rsidR="00F62C8B" w:rsidRPr="00794787" w:rsidRDefault="00F62C8B" w:rsidP="004C531E">
      <w:pPr>
        <w:pStyle w:val="RSCM02DOI"/>
      </w:pPr>
      <w:r w:rsidRPr="00794787">
        <w:t>DOI: 10.1039/x0xx00000x</w:t>
      </w:r>
    </w:p>
    <w:p w14:paraId="5AA0EBEC" w14:textId="77777777" w:rsidR="00A9649E" w:rsidRPr="00794787" w:rsidRDefault="00A9649E" w:rsidP="004C531E">
      <w:pPr>
        <w:pStyle w:val="RSCM03Website"/>
      </w:pPr>
    </w:p>
    <w:p w14:paraId="6A879DEA" w14:textId="10857248" w:rsidR="004414A5" w:rsidRPr="00C32EDF" w:rsidRDefault="00F62C8B" w:rsidP="00C32EDF">
      <w:pPr>
        <w:pStyle w:val="RSCH01PaperTitle"/>
      </w:pPr>
      <w:r w:rsidRPr="004414A5">
        <w:br w:type="column"/>
      </w:r>
      <w:r w:rsidR="0048539D" w:rsidRPr="0048539D">
        <w:t xml:space="preserve">Force Field for Water-Surface Interaction: Is </w:t>
      </w:r>
      <w:r w:rsidR="00DB580C">
        <w:t xml:space="preserve">Accurate </w:t>
      </w:r>
      <w:r w:rsidR="004A0B5C">
        <w:t xml:space="preserve">Reproduction of </w:t>
      </w:r>
      <w:r w:rsidR="00DA73C0">
        <w:t xml:space="preserve">Experimental </w:t>
      </w:r>
      <w:r w:rsidR="0048539D" w:rsidRPr="0048539D">
        <w:t>Water Contact Angle</w:t>
      </w:r>
      <w:r w:rsidR="00B559B3">
        <w:t>s</w:t>
      </w:r>
      <w:r w:rsidR="004A0B5C">
        <w:t xml:space="preserve"> </w:t>
      </w:r>
      <w:r w:rsidR="00625BE3">
        <w:t>E</w:t>
      </w:r>
      <w:r w:rsidR="001362D3">
        <w:t>nough</w:t>
      </w:r>
      <w:r w:rsidR="0048539D" w:rsidRPr="0048539D">
        <w:t>?</w:t>
      </w:r>
      <w:r w:rsidR="008121C5">
        <w:t xml:space="preserve"> </w:t>
      </w:r>
    </w:p>
    <w:p w14:paraId="6FC20A66" w14:textId="3CF73306" w:rsidR="00670ED4" w:rsidRPr="0025490A" w:rsidRDefault="0048539D" w:rsidP="00F21465">
      <w:pPr>
        <w:pStyle w:val="RSCH02PaperAuthorsandByline"/>
        <w:sectPr w:rsidR="00670ED4" w:rsidRPr="0025490A"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Pr>
          <w:noProof/>
          <w:lang w:eastAsia="en-GB"/>
        </w:rPr>
        <w:t>Le Nhan Pham</w:t>
      </w:r>
      <w:r w:rsidR="00196EC0" w:rsidRPr="00196EC0">
        <w:rPr>
          <w:noProof/>
          <w:lang w:eastAsia="en-GB"/>
        </w:rPr>
        <w:t>,</w:t>
      </w:r>
      <w:r w:rsidR="00196EC0" w:rsidRPr="00196EC0">
        <w:rPr>
          <w:noProof/>
          <w:vertAlign w:val="superscript"/>
          <w:lang w:eastAsia="en-GB"/>
        </w:rPr>
        <w:t>a</w:t>
      </w:r>
      <w:r w:rsidR="00196EC0" w:rsidRPr="00196EC0">
        <w:rPr>
          <w:noProof/>
          <w:lang w:eastAsia="en-GB"/>
        </w:rPr>
        <w:t xml:space="preserve"> Author Full Name</w:t>
      </w:r>
      <w:r w:rsidR="00196EC0" w:rsidRPr="00196EC0">
        <w:rPr>
          <w:noProof/>
          <w:vertAlign w:val="superscript"/>
          <w:lang w:eastAsia="en-GB"/>
        </w:rPr>
        <w:t xml:space="preserve"> b</w:t>
      </w:r>
      <w:r w:rsidR="00196EC0" w:rsidRPr="00196EC0">
        <w:rPr>
          <w:noProof/>
          <w:lang w:eastAsia="en-GB"/>
        </w:rPr>
        <w:t xml:space="preserve"> and </w:t>
      </w:r>
      <w:r>
        <w:rPr>
          <w:noProof/>
          <w:lang w:eastAsia="en-GB"/>
        </w:rPr>
        <w:t>Tiffany Walsh</w:t>
      </w:r>
      <w:r w:rsidR="00E4773C">
        <w:rPr>
          <w:noProof/>
          <w:lang w:eastAsia="en-GB"/>
        </w:rPr>
        <w:t>*</w:t>
      </w:r>
      <w:r>
        <w:rPr>
          <w:noProof/>
          <w:vertAlign w:val="superscript"/>
          <w:lang w:eastAsia="en-GB"/>
        </w:rPr>
        <w:t>a</w:t>
      </w:r>
      <w:r w:rsidR="0025490A">
        <w:t xml:space="preserve"> </w:t>
      </w:r>
    </w:p>
    <w:p w14:paraId="57B8DF24" w14:textId="68F89024" w:rsidR="001D36E7" w:rsidRPr="00C04ABE" w:rsidRDefault="00CC57D5" w:rsidP="0025490A">
      <w:pPr>
        <w:pStyle w:val="RSCB02ArticleText"/>
        <w:rPr>
          <w:b/>
          <w:bCs/>
        </w:rPr>
      </w:pPr>
      <w:r>
        <w:rPr>
          <w:b/>
          <w:bCs/>
        </w:rPr>
        <w:t>A new protocol based on quantum chemical calculations and molecular dynamic</w:t>
      </w:r>
      <w:r w:rsidR="004B7EBE">
        <w:rPr>
          <w:b/>
          <w:bCs/>
        </w:rPr>
        <w:t>s</w:t>
      </w:r>
      <w:r>
        <w:rPr>
          <w:b/>
          <w:bCs/>
        </w:rPr>
        <w:t xml:space="preserve"> simulations was proposed</w:t>
      </w:r>
      <w:r w:rsidR="00E841C8">
        <w:rPr>
          <w:b/>
          <w:bCs/>
        </w:rPr>
        <w:t xml:space="preserve"> to</w:t>
      </w:r>
      <w:r>
        <w:rPr>
          <w:b/>
          <w:bCs/>
        </w:rPr>
        <w:t xml:space="preserve"> </w:t>
      </w:r>
      <w:r w:rsidR="006E296F">
        <w:rPr>
          <w:b/>
          <w:bCs/>
        </w:rPr>
        <w:t>revisit</w:t>
      </w:r>
      <w:r w:rsidR="005552D2">
        <w:rPr>
          <w:b/>
          <w:bCs/>
        </w:rPr>
        <w:t xml:space="preserve"> </w:t>
      </w:r>
      <w:r w:rsidR="005A78F0">
        <w:rPr>
          <w:b/>
          <w:bCs/>
        </w:rPr>
        <w:t>water-MoS</w:t>
      </w:r>
      <w:r w:rsidR="005A78F0" w:rsidRPr="005A78F0">
        <w:rPr>
          <w:b/>
          <w:bCs/>
          <w:vertAlign w:val="subscript"/>
        </w:rPr>
        <w:t>2</w:t>
      </w:r>
      <w:r w:rsidR="005A78F0">
        <w:rPr>
          <w:b/>
          <w:bCs/>
        </w:rPr>
        <w:t xml:space="preserve"> </w:t>
      </w:r>
      <w:r w:rsidR="005552D2">
        <w:rPr>
          <w:b/>
          <w:bCs/>
        </w:rPr>
        <w:t>interfacial force fields</w:t>
      </w:r>
      <w:r w:rsidR="00963B3D">
        <w:rPr>
          <w:b/>
          <w:bCs/>
        </w:rPr>
        <w:t xml:space="preserve"> (FFs)</w:t>
      </w:r>
      <w:r>
        <w:rPr>
          <w:b/>
          <w:bCs/>
        </w:rPr>
        <w:t>.</w:t>
      </w:r>
      <w:r w:rsidR="00AF7182">
        <w:rPr>
          <w:b/>
          <w:bCs/>
        </w:rPr>
        <w:t xml:space="preserve"> </w:t>
      </w:r>
      <w:r w:rsidR="005552D2">
        <w:rPr>
          <w:b/>
          <w:bCs/>
        </w:rPr>
        <w:t xml:space="preserve">Newly </w:t>
      </w:r>
      <w:r w:rsidR="00A85633">
        <w:rPr>
          <w:b/>
          <w:bCs/>
        </w:rPr>
        <w:t xml:space="preserve">developed </w:t>
      </w:r>
      <w:r w:rsidR="00963B3D">
        <w:rPr>
          <w:b/>
          <w:bCs/>
        </w:rPr>
        <w:t>FFs</w:t>
      </w:r>
      <w:r w:rsidR="005552D2">
        <w:rPr>
          <w:b/>
          <w:bCs/>
        </w:rPr>
        <w:t xml:space="preserve"> </w:t>
      </w:r>
      <w:r w:rsidR="00B62366">
        <w:rPr>
          <w:b/>
          <w:bCs/>
        </w:rPr>
        <w:t xml:space="preserve">are required </w:t>
      </w:r>
      <w:r w:rsidR="00DC3C98">
        <w:rPr>
          <w:b/>
          <w:bCs/>
        </w:rPr>
        <w:t>not only</w:t>
      </w:r>
      <w:r w:rsidR="00F912FD">
        <w:rPr>
          <w:b/>
          <w:bCs/>
        </w:rPr>
        <w:t xml:space="preserve"> to </w:t>
      </w:r>
      <w:r w:rsidR="003A4A29">
        <w:rPr>
          <w:b/>
          <w:bCs/>
        </w:rPr>
        <w:t>accurately</w:t>
      </w:r>
      <w:r w:rsidR="006E296F">
        <w:rPr>
          <w:b/>
          <w:bCs/>
        </w:rPr>
        <w:t xml:space="preserve"> produce </w:t>
      </w:r>
      <w:r w:rsidR="00DC3C98">
        <w:rPr>
          <w:b/>
          <w:bCs/>
        </w:rPr>
        <w:t xml:space="preserve">water </w:t>
      </w:r>
      <w:r w:rsidR="006E296F">
        <w:rPr>
          <w:b/>
          <w:bCs/>
        </w:rPr>
        <w:t xml:space="preserve">contact angles </w:t>
      </w:r>
      <w:r w:rsidR="00C6032B">
        <w:rPr>
          <w:b/>
          <w:bCs/>
        </w:rPr>
        <w:t>and</w:t>
      </w:r>
      <w:r w:rsidR="002F5FCF">
        <w:rPr>
          <w:b/>
          <w:bCs/>
        </w:rPr>
        <w:t>/or</w:t>
      </w:r>
      <w:r w:rsidR="00C6032B">
        <w:rPr>
          <w:b/>
          <w:bCs/>
        </w:rPr>
        <w:t xml:space="preserve"> structural properties of surface </w:t>
      </w:r>
      <w:r w:rsidR="000D4AD7">
        <w:rPr>
          <w:b/>
          <w:bCs/>
        </w:rPr>
        <w:t>materials</w:t>
      </w:r>
      <w:r w:rsidR="00C6032B">
        <w:rPr>
          <w:b/>
          <w:bCs/>
        </w:rPr>
        <w:t xml:space="preserve"> </w:t>
      </w:r>
      <w:r w:rsidR="00DC3C98">
        <w:rPr>
          <w:b/>
          <w:bCs/>
        </w:rPr>
        <w:t xml:space="preserve">but also </w:t>
      </w:r>
      <w:r w:rsidR="00B62366">
        <w:rPr>
          <w:b/>
          <w:bCs/>
        </w:rPr>
        <w:t>to be</w:t>
      </w:r>
      <w:r w:rsidR="00D009CD">
        <w:rPr>
          <w:b/>
          <w:bCs/>
        </w:rPr>
        <w:t xml:space="preserve"> able</w:t>
      </w:r>
      <w:r w:rsidR="00DC3C98">
        <w:rPr>
          <w:b/>
          <w:bCs/>
        </w:rPr>
        <w:t xml:space="preserve"> to well recover energetic ordering of a wide range of adsorbate-surface configurations.</w:t>
      </w:r>
      <w:r w:rsidR="002F5FCF">
        <w:rPr>
          <w:b/>
          <w:bCs/>
        </w:rPr>
        <w:t xml:space="preserve"> </w:t>
      </w:r>
      <w:r w:rsidR="003248B7">
        <w:rPr>
          <w:b/>
          <w:bCs/>
        </w:rPr>
        <w:t>A new set of FF parameters which fulfil</w:t>
      </w:r>
      <w:r w:rsidR="00E00B97">
        <w:rPr>
          <w:b/>
          <w:bCs/>
        </w:rPr>
        <w:t>s</w:t>
      </w:r>
      <w:r w:rsidR="003248B7">
        <w:rPr>
          <w:b/>
          <w:bCs/>
        </w:rPr>
        <w:t xml:space="preserve"> two criteria above was developed to describe phenomena </w:t>
      </w:r>
      <w:r w:rsidR="00C94792">
        <w:rPr>
          <w:b/>
          <w:bCs/>
        </w:rPr>
        <w:t>happening in the interface between water and the MoS</w:t>
      </w:r>
      <w:r w:rsidR="00C94792" w:rsidRPr="00384FF5">
        <w:rPr>
          <w:b/>
          <w:bCs/>
          <w:vertAlign w:val="subscript"/>
        </w:rPr>
        <w:t>2</w:t>
      </w:r>
      <w:r w:rsidR="00C94792">
        <w:rPr>
          <w:b/>
          <w:bCs/>
        </w:rPr>
        <w:t xml:space="preserve"> </w:t>
      </w:r>
      <w:r w:rsidR="000D524F">
        <w:rPr>
          <w:b/>
          <w:bCs/>
        </w:rPr>
        <w:t>basal plane.</w:t>
      </w:r>
    </w:p>
    <w:p w14:paraId="224DB8E9" w14:textId="77777777" w:rsidR="00B61F58" w:rsidRDefault="00B61F58" w:rsidP="0000748E">
      <w:pPr>
        <w:pStyle w:val="RSCB02ArticleText"/>
      </w:pPr>
    </w:p>
    <w:p w14:paraId="2F5B7F73" w14:textId="377A882F" w:rsidR="00F7649C" w:rsidRDefault="005D65A6" w:rsidP="00B61F58">
      <w:pPr>
        <w:pStyle w:val="RSCB02ArticleText"/>
        <w:spacing w:after="240"/>
      </w:pPr>
      <w:r>
        <w:t>Measurement of w</w:t>
      </w:r>
      <w:r w:rsidR="00F41B6B">
        <w:t>ater con</w:t>
      </w:r>
      <w:r>
        <w:t>tact angle</w:t>
      </w:r>
      <w:r w:rsidR="00070627">
        <w:t>s (WCAs)</w:t>
      </w:r>
      <w:r>
        <w:t xml:space="preserve"> </w:t>
      </w:r>
      <w:r w:rsidR="00070627">
        <w:t>is</w:t>
      </w:r>
      <w:r>
        <w:t xml:space="preserve"> a typical </w:t>
      </w:r>
      <w:r w:rsidR="001B4A91">
        <w:t xml:space="preserve">approach to </w:t>
      </w:r>
      <w:r w:rsidR="004B7E9B">
        <w:t>investigate</w:t>
      </w:r>
      <w:r w:rsidR="001B4A91">
        <w:t xml:space="preserve"> wettability of materials and surfaces.</w:t>
      </w:r>
      <w:r w:rsidR="00104191">
        <w:t xml:space="preserve"> A droplet of water stably maintain</w:t>
      </w:r>
      <w:r w:rsidR="00156C6F">
        <w:t>ed</w:t>
      </w:r>
      <w:r w:rsidR="00104191">
        <w:t xml:space="preserve"> on materials surfaces is the result of complex mechanical balancing among different interfacial interactions,</w:t>
      </w:r>
      <w:r w:rsidR="00F72D15">
        <w:fldChar w:fldCharType="begin"/>
      </w:r>
      <w:r w:rsidR="00F72D15">
        <w:instrText xml:space="preserve"> ADDIN ZOTERO_ITEM CSL_CITATION {"citationID":"vhoal5Nm","properties":{"formattedCitation":"\\super 1\\nosupersub{}","plainCitation":"1","noteIndex":0},"citationItems":[{"id":52,"uris":["http://zotero.org/users/local/yPa2OsEe/items/E2UJXSP5"],"uri":["http://zotero.org/users/local/yPa2OsEe/items/E2UJXSP5"],"itemData":{"id":52,"type":"article-journal","container-title":"Advances in Colloid and Interface Science","DOI":"10.1016/j.cis.2009.07.003","ISSN":"00018686","issue":"2","journalAbbreviation":"Adv. Colloid Interface Sci.","language":"en","page":"106-115","source":"DOI.org (Crossref)","title":"A review of factors that affect contact angle and implications for flotation practice","volume":"150","author":[{"family":"Chau","given":"T.T."},{"family":"Bruckard","given":"W.J."},{"family":"Koh","given":"P.T.L."},{"family":"Nguyen","given":"A.V."}],"issued":{"date-parts":[["2009",9]]}}}],"schema":"https://github.com/citation-style-language/schema/raw/master/csl-citation.json"} </w:instrText>
      </w:r>
      <w:r w:rsidR="00F72D15">
        <w:fldChar w:fldCharType="separate"/>
      </w:r>
      <w:r w:rsidR="00F72D15" w:rsidRPr="00F72D15">
        <w:rPr>
          <w:rFonts w:ascii="Calibri" w:hAnsi="Calibri" w:cs="Calibri"/>
          <w:szCs w:val="24"/>
          <w:vertAlign w:val="superscript"/>
        </w:rPr>
        <w:t>1</w:t>
      </w:r>
      <w:r w:rsidR="00F72D15">
        <w:fldChar w:fldCharType="end"/>
      </w:r>
      <w:r w:rsidR="00104191">
        <w:t xml:space="preserve"> in which water-surface interplay is intuitively typical. </w:t>
      </w:r>
      <w:r w:rsidR="00477003">
        <w:t>F</w:t>
      </w:r>
      <w:r w:rsidR="00B678D8">
        <w:t>or a specific liquid-surface system,</w:t>
      </w:r>
      <w:r w:rsidR="00325ABD">
        <w:t xml:space="preserve"> the</w:t>
      </w:r>
      <w:r w:rsidR="00B678D8">
        <w:t xml:space="preserve"> w</w:t>
      </w:r>
      <w:r w:rsidR="00F7649C">
        <w:t>ater conta</w:t>
      </w:r>
      <w:r w:rsidR="00256041">
        <w:t>ct angle</w:t>
      </w:r>
      <w:r w:rsidR="00BF4B26">
        <w:t xml:space="preserve"> is</w:t>
      </w:r>
      <w:r w:rsidR="00655155">
        <w:t xml:space="preserve"> </w:t>
      </w:r>
      <w:r w:rsidR="00003606">
        <w:t xml:space="preserve">a </w:t>
      </w:r>
      <w:r w:rsidR="00655155">
        <w:t xml:space="preserve">unique </w:t>
      </w:r>
      <w:r w:rsidR="00003606">
        <w:t>and highly characteristic feature.</w:t>
      </w:r>
      <w:r w:rsidR="004E680E">
        <w:t xml:space="preserve"> C</w:t>
      </w:r>
      <w:r w:rsidR="004F371B">
        <w:t xml:space="preserve">haracterization of </w:t>
      </w:r>
      <w:r w:rsidR="0019002E">
        <w:t xml:space="preserve">WCAs can help </w:t>
      </w:r>
      <w:r w:rsidR="00710F9F">
        <w:t>us</w:t>
      </w:r>
      <w:r w:rsidR="0019002E">
        <w:t xml:space="preserve"> understand </w:t>
      </w:r>
      <w:r w:rsidR="0004553E" w:rsidRPr="0004553E">
        <w:t>physico-chemical</w:t>
      </w:r>
      <w:r w:rsidR="0019002E">
        <w:t xml:space="preserve"> </w:t>
      </w:r>
      <w:r w:rsidR="009F521C">
        <w:t>properties</w:t>
      </w:r>
      <w:r w:rsidR="0019002E">
        <w:t xml:space="preserve"> and </w:t>
      </w:r>
      <w:r w:rsidR="00FE3345">
        <w:t>surface structures</w:t>
      </w:r>
      <w:r w:rsidR="0019002E">
        <w:t xml:space="preserve"> of material</w:t>
      </w:r>
      <w:r w:rsidR="00FE3345">
        <w:t>s</w:t>
      </w:r>
      <w:r w:rsidR="0019002E">
        <w:t>.</w:t>
      </w:r>
      <w:r w:rsidR="005B45AB">
        <w:fldChar w:fldCharType="begin"/>
      </w:r>
      <w:r w:rsidR="005B45AB">
        <w:instrText xml:space="preserve"> ADDIN ZOTERO_ITEM CSL_CITATION {"citationID":"bANbqt1g","properties":{"formattedCitation":"\\super 1\\nosupersub{}","plainCitation":"1","noteIndex":0},"citationItems":[{"id":52,"uris":["http://zotero.org/users/local/yPa2OsEe/items/E2UJXSP5"],"uri":["http://zotero.org/users/local/yPa2OsEe/items/E2UJXSP5"],"itemData":{"id":52,"type":"article-journal","container-title":"Advances in Colloid and Interface Science","DOI":"10.1016/j.cis.2009.07.003","ISSN":"00018686","issue":"2","journalAbbreviation":"Adv. Colloid Interface Sci.","language":"en","page":"106-115","source":"DOI.org (Crossref)","title":"A review of factors that affect contact angle and implications for flotation practice","volume":"150","author":[{"family":"Chau","given":"T.T."},{"family":"Bruckard","given":"W.J."},{"family":"Koh","given":"P.T.L."},{"family":"Nguyen","given":"A.V."}],"issued":{"date-parts":[["2009",9]]}}}],"schema":"https://github.com/citation-style-language/schema/raw/master/csl-citation.json"} </w:instrText>
      </w:r>
      <w:r w:rsidR="005B45AB">
        <w:fldChar w:fldCharType="separate"/>
      </w:r>
      <w:r w:rsidR="005B45AB" w:rsidRPr="005B45AB">
        <w:rPr>
          <w:rFonts w:ascii="Calibri" w:hAnsi="Calibri" w:cs="Calibri"/>
          <w:szCs w:val="24"/>
          <w:vertAlign w:val="superscript"/>
        </w:rPr>
        <w:t>1</w:t>
      </w:r>
      <w:r w:rsidR="005B45AB">
        <w:fldChar w:fldCharType="end"/>
      </w:r>
      <w:r w:rsidR="0019002E">
        <w:t xml:space="preserve"> </w:t>
      </w:r>
    </w:p>
    <w:p w14:paraId="5A78A7FE" w14:textId="390DDF6B" w:rsidR="005C7A37" w:rsidRDefault="002B5A95" w:rsidP="00B61F58">
      <w:pPr>
        <w:pStyle w:val="RSCB02ArticleText"/>
        <w:spacing w:after="240"/>
      </w:pPr>
      <w:r>
        <w:tab/>
      </w:r>
      <w:r w:rsidR="00791DD6">
        <w:t xml:space="preserve">From the classical perspective, </w:t>
      </w:r>
      <w:r w:rsidR="00C44C45">
        <w:t xml:space="preserve">stabilization of a water droplet on surfaces </w:t>
      </w:r>
      <w:r w:rsidR="00EB3325">
        <w:t xml:space="preserve">can be attributed to </w:t>
      </w:r>
      <w:r w:rsidR="00036C3F">
        <w:t>equilibrium</w:t>
      </w:r>
      <w:r w:rsidR="00C04ED6">
        <w:t xml:space="preserve"> of</w:t>
      </w:r>
      <w:r w:rsidR="003F2579">
        <w:t xml:space="preserve"> classi</w:t>
      </w:r>
      <w:r w:rsidR="005C688A">
        <w:t>c</w:t>
      </w:r>
      <w:r w:rsidR="003F2579">
        <w:t>al</w:t>
      </w:r>
      <w:r w:rsidR="00036C3F">
        <w:t xml:space="preserve"> </w:t>
      </w:r>
      <w:r w:rsidR="00DB64FB">
        <w:t xml:space="preserve">atomic </w:t>
      </w:r>
      <w:r w:rsidR="00026D20">
        <w:t>forces</w:t>
      </w:r>
      <w:r w:rsidR="002E334F">
        <w:t>.</w:t>
      </w:r>
      <w:r w:rsidR="00791DD6">
        <w:t xml:space="preserve"> </w:t>
      </w:r>
      <w:r w:rsidR="00F06A64">
        <w:t xml:space="preserve">Therefore, at molecular levels </w:t>
      </w:r>
      <w:r w:rsidR="009F2EEA">
        <w:t xml:space="preserve">the formation and stabilization of water droplets on surfaces </w:t>
      </w:r>
      <w:r w:rsidR="005518C2">
        <w:t>can be</w:t>
      </w:r>
      <w:r w:rsidR="00220CA2">
        <w:t xml:space="preserve"> theor</w:t>
      </w:r>
      <w:r w:rsidR="005C2F8C">
        <w:t>e</w:t>
      </w:r>
      <w:r w:rsidR="00220CA2">
        <w:t>t</w:t>
      </w:r>
      <w:r w:rsidR="00A66EEC">
        <w:t>i</w:t>
      </w:r>
      <w:r w:rsidR="00220CA2">
        <w:t>cally</w:t>
      </w:r>
      <w:r w:rsidR="005518C2">
        <w:t xml:space="preserve"> </w:t>
      </w:r>
      <w:r w:rsidR="00D87B7E">
        <w:t xml:space="preserve">probed </w:t>
      </w:r>
      <w:r w:rsidR="00367CAC">
        <w:t xml:space="preserve">by </w:t>
      </w:r>
      <w:r w:rsidR="00F75715">
        <w:t>making use of</w:t>
      </w:r>
      <w:r w:rsidR="00D87B7E">
        <w:t xml:space="preserve"> </w:t>
      </w:r>
      <w:r w:rsidR="00BB6D3B">
        <w:t>molecular dynamics (MD) simulations.</w:t>
      </w:r>
      <w:r w:rsidR="006D5480">
        <w:t xml:space="preserve"> Indeed,</w:t>
      </w:r>
      <w:r w:rsidR="00BB6D3B">
        <w:t xml:space="preserve"> </w:t>
      </w:r>
      <w:r w:rsidR="006946B6">
        <w:t>s</w:t>
      </w:r>
      <w:r w:rsidR="00D77A8F">
        <w:t>ev</w:t>
      </w:r>
      <w:r w:rsidR="00865CE5">
        <w:t>e</w:t>
      </w:r>
      <w:r w:rsidR="00D77A8F">
        <w:t xml:space="preserve">ral </w:t>
      </w:r>
      <w:r w:rsidR="00E24A43">
        <w:t xml:space="preserve">MD works </w:t>
      </w:r>
      <w:r w:rsidR="004539B1">
        <w:t>were conducted to study different aspects</w:t>
      </w:r>
      <w:r w:rsidR="00431D32">
        <w:t xml:space="preserve"> </w:t>
      </w:r>
      <w:r w:rsidR="004539B1">
        <w:t>of nanodroplets on materials surfaces</w:t>
      </w:r>
      <w:r w:rsidR="00431D32">
        <w:t>, for example advancing and receding</w:t>
      </w:r>
      <w:r w:rsidR="00C050C8">
        <w:t xml:space="preserve">, </w:t>
      </w:r>
      <w:r w:rsidR="00431D32">
        <w:t>hysteresis</w:t>
      </w:r>
      <w:r w:rsidR="00907FF3">
        <w:t>, and evolution dynamics</w:t>
      </w:r>
      <w:r w:rsidR="004539B1">
        <w:t>.</w:t>
      </w:r>
      <w:r w:rsidR="00431D32">
        <w:fldChar w:fldCharType="begin"/>
      </w:r>
      <w:r w:rsidR="005B45AB">
        <w:instrText xml:space="preserve"> ADDIN ZOTERO_ITEM CSL_CITATION {"citationID":"XN6KzZVh","properties":{"formattedCitation":"\\super 2\\uc0\\u8211{}4\\nosupersub{}","plainCitation":"2–4","noteIndex":0},"citationItems":[{"id":12,"uris":["http://zotero.org/users/local/yPa2OsEe/items/9BF7KUGD"],"uri":["http://zotero.org/users/local/yPa2OsEe/items/9BF7KUGD"],"itemData":{"id":12,"type":"article-journal","container-title":"Langmuir","DOI":"10.1021/acs.langmuir.8b01324","ISSN":"0743-7463, 1520-5827","issue":"34","journalAbbreviation":"Langmuir","language":"en","page":"9917-9926","source":"DOI.org (Crossref)","title":"Dynamic Contact Angles and Mechanisms of Motion of Water Droplets Moving on Nanopillared Superhydrophobic Surfaces: A Molecular Dynamics Simulation Study","title-short":"Dynamic Contact Angles and Mechanisms of Motion of Water Droplets Moving on Nanopillared Superhydrophobic Surfaces","volume":"34","author":[{"family":"Li","given":"Hao"},{"family":"Yan","given":"Tianyu"},{"family":"Fichthorn","given":"Kristen A."},{"family":"Yu","given":"Sirong"}],"issued":{"date-parts":[["2018",8,28]]}}},{"id":11,"uris":["http://zotero.org/users/local/yPa2OsEe/items/H8KFLBKC"],"uri":["http://zotero.org/users/local/yPa2OsEe/items/H8KFLBKC"],"itemData":{"id":11,"type":"article-journal","container-title":"ACS Nano","DOI":"10.1021/nn2005393","ISSN":"1936-0851, 1936-086X","issue":"9","journalAbbreviation":"ACS Nano","language":"en","page":"6834-6842","source":"DOI.org (Crossref)","title":"Measurement of Contact-Angle Hysteresis for Droplets on Nanopillared Surface and in the Cassie and Wenzel States: A Molecular Dynamics Simulation Study","title-short":"Measurement of Contact-Angle Hysteresis for Droplets on Nanopillared Surface and in the Cassie and Wenzel States","volume":"5","author":[{"family":"Koishi","given":"Takahiro"},{"family":"Yasuoka","given":"Kenji"},{"family":"Fujikawa","given":"Shigenori"},{"family":"Zeng","given":"Xiao Cheng"}],"issued":{"date-parts":[["2011",9,27]]}}},{"id":47,"uris":["http://zotero.org/users/local/yPa2OsEe/items/I248MF49"],"uri":["http://zotero.org/users/local/yPa2OsEe/items/I248MF49"],"itemData":{"id":47,"type":"article-journal","abstract":"Spreading of water nanodrop on supported and unsupported graphene reveals inertia-dominated behavior.\n          , \n            \n              Water–graphene wetting interactions are central to several applications such as desalination, water filtration, electricity generation, biochemical sensing, fabrication of fuel cells, and many more. While substantial attention has been devoted to probe the wetting statics of a water drop on graphene, unraveling the possible wetting translucency nature of graphene, very little research has been done on the dynamics of wetting of water drops on graphene-coated solids or free-standing graphene layers. In this paper, we employ molecular dynamics (MD) simulations to study the contact and the spreading of a water nanodrop, quantifying its wetting dynamics, on supported and free-standing graphene. We demonstrate that nanoscale water drops establish contact with graphene by forming patches on graphene, and this patch formation is hastened for graphene layer(s) supported on hydrophilic solids. More importantly, our results demonstrate that the nanodrop spreading dynamics, regardless of the number of graphene layers or the nature of the underlying solid, obey the half-power law,\n              i.e.\n              ,\n              r\n              </w:instrText>
      </w:r>
      <w:r w:rsidR="005B45AB">
        <w:rPr>
          <w:rFonts w:ascii="Cambria Math" w:hAnsi="Cambria Math" w:cs="Cambria Math"/>
        </w:rPr>
        <w:instrText>∼</w:instrText>
      </w:r>
      <w:r w:rsidR="005B45AB">
        <w:instrText xml:space="preserve">\n              t\n              1/2\n              (where\n              r\n              is the wetting contact radius and\n              t\n              is the spreading time) for the entire timespan of spreading except towards the very end of the spreading lifetime when the spreading stops. Such a spreading behavior is exactly analogous to the spreading dynamics of nanodroplets for standard solids – this is in sharp contrast to the wetting statics of graphene where the wetting translucency effect makes graphene different from other standard solids.","container-title":"Physical Chemistry Chemical Physics","DOI":"10.1039/C6CP01936F","ISSN":"1463-9076, 1463-9084","issue":"34","journalAbbreviation":"Phys. Chem. Chem. Phys.","language":"en","page":"23482-23493","source":"DOI.org (Crossref)","title":"Wetting dynamics of a water nanodrop on graphene","volume":"18","author":[{"family":"Andrews","given":"Joseph Eugene"},{"family":"Sinha","given":"Shayandev"},{"family":"Chung","given":"Peter W."},{"family":"Das","given":"Siddhartha"}],"issued":{"date-parts":[["2016"]]}}}],"schema":"https://github.com/citation-style-language/schema/raw/master/csl-citation.json"} </w:instrText>
      </w:r>
      <w:r w:rsidR="00431D32">
        <w:fldChar w:fldCharType="separate"/>
      </w:r>
      <w:r w:rsidR="005B45AB" w:rsidRPr="005B45AB">
        <w:rPr>
          <w:rFonts w:ascii="Calibri" w:hAnsi="Calibri" w:cs="Calibri"/>
          <w:szCs w:val="24"/>
          <w:vertAlign w:val="superscript"/>
        </w:rPr>
        <w:t>2–4</w:t>
      </w:r>
      <w:r w:rsidR="00431D32">
        <w:fldChar w:fldCharType="end"/>
      </w:r>
      <w:r w:rsidR="00431D32">
        <w:t xml:space="preserve"> </w:t>
      </w:r>
      <w:r w:rsidR="00367CAC">
        <w:t xml:space="preserve">In doing so, </w:t>
      </w:r>
      <w:r w:rsidR="00206C98">
        <w:t xml:space="preserve">a </w:t>
      </w:r>
      <w:r w:rsidR="00367CAC">
        <w:t>force field</w:t>
      </w:r>
      <w:r w:rsidR="00005716">
        <w:t xml:space="preserve"> (FF)</w:t>
      </w:r>
      <w:r w:rsidR="00367CAC">
        <w:t xml:space="preserve"> with </w:t>
      </w:r>
      <w:r w:rsidR="000B4476">
        <w:t xml:space="preserve">capability </w:t>
      </w:r>
      <w:r w:rsidR="009E4F4E">
        <w:t xml:space="preserve">to </w:t>
      </w:r>
      <w:r w:rsidR="00D13C94">
        <w:t xml:space="preserve">describe </w:t>
      </w:r>
      <w:r w:rsidR="006827D3">
        <w:t>correct</w:t>
      </w:r>
      <w:r w:rsidR="00E124A4">
        <w:t xml:space="preserve"> interfacial</w:t>
      </w:r>
      <w:r w:rsidR="006827D3">
        <w:t xml:space="preserve"> interaction </w:t>
      </w:r>
      <w:r w:rsidR="006F5250">
        <w:t>between water</w:t>
      </w:r>
      <w:r w:rsidR="00EA74B2">
        <w:t xml:space="preserve"> and surfaces</w:t>
      </w:r>
      <w:r w:rsidR="006F5250">
        <w:t xml:space="preserve"> </w:t>
      </w:r>
      <w:r w:rsidR="00136CA7">
        <w:t xml:space="preserve">is of </w:t>
      </w:r>
      <w:r w:rsidR="00136CA7">
        <w:t xml:space="preserve">paramount importance. </w:t>
      </w:r>
      <w:r w:rsidR="00094EE7">
        <w:t xml:space="preserve">Therefore, </w:t>
      </w:r>
      <w:r w:rsidR="003255FE">
        <w:t xml:space="preserve">during the process of </w:t>
      </w:r>
      <w:r w:rsidR="002C4300">
        <w:t>FF p</w:t>
      </w:r>
      <w:r w:rsidR="006E09AD">
        <w:t>aramet</w:t>
      </w:r>
      <w:r w:rsidR="00005716">
        <w:t>er</w:t>
      </w:r>
      <w:r w:rsidR="003255FE">
        <w:t xml:space="preserve">ization, </w:t>
      </w:r>
      <w:r w:rsidR="00F32FCA">
        <w:t>reproduction of</w:t>
      </w:r>
      <w:r w:rsidR="00F90139">
        <w:t xml:space="preserve"> </w:t>
      </w:r>
      <w:r w:rsidR="00A44B1E">
        <w:t>accurate</w:t>
      </w:r>
      <w:r w:rsidR="00A55B71">
        <w:t xml:space="preserve"> WCA</w:t>
      </w:r>
      <w:r w:rsidR="00155CCB">
        <w:t>s</w:t>
      </w:r>
      <w:r w:rsidR="00A55B71">
        <w:t xml:space="preserve"> is </w:t>
      </w:r>
      <w:r w:rsidR="004816C7">
        <w:t xml:space="preserve">usually </w:t>
      </w:r>
      <w:r w:rsidR="00F32FCA">
        <w:t xml:space="preserve">a key </w:t>
      </w:r>
      <w:r w:rsidR="003B62FF">
        <w:t xml:space="preserve">factor </w:t>
      </w:r>
      <w:r w:rsidR="001A6E6A">
        <w:t xml:space="preserve">chosen for </w:t>
      </w:r>
      <w:r w:rsidR="003B62FF">
        <w:t>assessment</w:t>
      </w:r>
      <w:r w:rsidR="001A6E6A">
        <w:t xml:space="preserve"> of newly developed </w:t>
      </w:r>
      <w:r w:rsidR="00C70EB7">
        <w:t>parameters</w:t>
      </w:r>
      <w:r w:rsidR="003B62FF">
        <w:t>.</w:t>
      </w:r>
      <w:r w:rsidR="00CC30A5">
        <w:t xml:space="preserve"> </w:t>
      </w:r>
      <w:r w:rsidR="002B6FB0">
        <w:t>S</w:t>
      </w:r>
      <w:r w:rsidR="00315B0C">
        <w:t xml:space="preserve">uch </w:t>
      </w:r>
      <w:r w:rsidR="003A5D23">
        <w:t>assessments</w:t>
      </w:r>
      <w:r w:rsidR="00315B0C">
        <w:t xml:space="preserve"> </w:t>
      </w:r>
      <w:r w:rsidR="00F44C8C">
        <w:t>can be seen</w:t>
      </w:r>
      <w:r w:rsidR="00315B0C">
        <w:t xml:space="preserve"> in </w:t>
      </w:r>
      <w:r w:rsidR="003A5D23">
        <w:t xml:space="preserve">development </w:t>
      </w:r>
      <w:r w:rsidR="00541105">
        <w:t xml:space="preserve">processes </w:t>
      </w:r>
      <w:r w:rsidR="003A5D23">
        <w:t xml:space="preserve">of </w:t>
      </w:r>
      <w:r w:rsidR="00315B0C">
        <w:t xml:space="preserve">various </w:t>
      </w:r>
      <w:r w:rsidR="007F583E">
        <w:t xml:space="preserve">interfacial </w:t>
      </w:r>
      <w:r w:rsidR="00315B0C">
        <w:t>FF</w:t>
      </w:r>
      <w:r w:rsidR="00375337">
        <w:t>s</w:t>
      </w:r>
      <w:r w:rsidR="00315B0C">
        <w:t xml:space="preserve"> </w:t>
      </w:r>
      <w:r w:rsidR="00375337">
        <w:t xml:space="preserve">for </w:t>
      </w:r>
      <w:r w:rsidR="00C12E2C">
        <w:t xml:space="preserve">numerous </w:t>
      </w:r>
      <w:r w:rsidR="00175A1B">
        <w:t xml:space="preserve">materials such as </w:t>
      </w:r>
      <w:r w:rsidR="00065DC8">
        <w:t>graphene,</w:t>
      </w:r>
      <w:r w:rsidR="004E213A">
        <w:fldChar w:fldCharType="begin"/>
      </w:r>
      <w:r w:rsidR="005B45AB">
        <w:instrText xml:space="preserve"> ADDIN ZOTERO_ITEM CSL_CITATION {"citationID":"8XxzAr1O","properties":{"formattedCitation":"\\super 5\\nosupersub{}","plainCitation":"5","noteIndex":0},"citationItems":[{"id":1,"uris":["http://zotero.org/users/local/yPa2OsEe/items/57ZX64RQ"],"uri":["http://zotero.org/users/local/yPa2OsEe/items/57ZX64RQ"],"itemData":{"id":1,"type":"article-journal","container-title":"The Journal of Chemical Physics","DOI":"10.1063/1.4974921","ISSN":"0021-9606, 1089-7690","issue":"5","journalAbbreviation":"J. Chem. Phys.","language":"en","page":"054702","source":"DOI.org (Crossref)","title":"Water graphene contact surface investigated by pairwise potentials from force-matching PAW-PBE with dispersion correction","volume":"146","author":[{"family":"Li","given":"Jicun"},{"family":"Wang","given":"Feng"}],"issued":{"date-parts":[["2017",2,7]]}}}],"schema":"https://github.com/citation-style-language/schema/raw/master/csl-citation.json"} </w:instrText>
      </w:r>
      <w:r w:rsidR="004E213A">
        <w:fldChar w:fldCharType="separate"/>
      </w:r>
      <w:r w:rsidR="005B45AB" w:rsidRPr="005B45AB">
        <w:rPr>
          <w:rFonts w:ascii="Calibri" w:hAnsi="Calibri" w:cs="Calibri"/>
          <w:szCs w:val="24"/>
          <w:vertAlign w:val="superscript"/>
        </w:rPr>
        <w:t>5</w:t>
      </w:r>
      <w:r w:rsidR="004E213A">
        <w:fldChar w:fldCharType="end"/>
      </w:r>
      <w:r w:rsidR="00065DC8">
        <w:t xml:space="preserve"> </w:t>
      </w:r>
      <w:r w:rsidR="000F6F6F">
        <w:t xml:space="preserve">boron </w:t>
      </w:r>
      <w:r w:rsidR="00782E94">
        <w:t>nitride,</w:t>
      </w:r>
      <w:r w:rsidR="00DB0472">
        <w:fldChar w:fldCharType="begin"/>
      </w:r>
      <w:r w:rsidR="005B45AB">
        <w:instrText xml:space="preserve"> ADDIN ZOTERO_ITEM CSL_CITATION {"citationID":"c0bp4wz8","properties":{"formattedCitation":"\\super 6,7\\nosupersub{}","plainCitation":"6,7","noteIndex":0},"citationItems":[{"id":2,"uris":["http://zotero.org/users/local/yPa2OsEe/items/KJTL9XVM"],"uri":["http://zotero.org/users/local/yPa2OsEe/items/KJTL9XVM"],"itemData":{"id":2,"type":"article-journal","container-title":"The Journal of Chemical Physics","DOI":"10.1063/1.4947094","ISSN":"0021-9606, 1089-7690","issue":"16","journalAbbreviation":"J. Chem. Phys.","language":"en","page":"164118","source":"DOI.org (Crossref)","title":"Hexagonal boron nitride and water interaction parameters","volume":"144","author":[{"family":"Wu","given":"Yanbin"},{"family":"Wagner","given":"Lucas K."},{"family":"Aluru","given":"Narayana R."}],"issued":{"date-parts":[["2016",4,28]]}}},{"id":4,"uris":["http://zotero.org/users/local/yPa2OsEe/items/AACTI9LL"],"uri":["http://zotero.org/users/local/yPa2OsEe/items/AACTI9LL"],"itemData":{"id":4,"type":"article-journal","container-title":"Langmuir","DOI":"10.1021/acs.langmuir.9b03121","ISSN":"0743-7463, 1520-5827","issue":"49","journalAbbreviation":"Langmuir","language":"en","page":"16234-16243","source":"DOI.org (Crossref)","title":"A bespoke force field to describe biomolecule adsorption at the aqueous boron nitride interface","volume":"35","author":[{"family":"Budi","given":"Akin"},{"family":"Walsh","given":"Tiffany R."}],"issued":{"date-parts":[["2019",12,10]]}}}],"schema":"https://github.com/citation-style-language/schema/raw/master/csl-citation.json"} </w:instrText>
      </w:r>
      <w:r w:rsidR="00DB0472">
        <w:fldChar w:fldCharType="separate"/>
      </w:r>
      <w:r w:rsidR="005B45AB" w:rsidRPr="005B45AB">
        <w:rPr>
          <w:rFonts w:ascii="Calibri" w:hAnsi="Calibri" w:cs="Calibri"/>
          <w:szCs w:val="24"/>
          <w:vertAlign w:val="superscript"/>
        </w:rPr>
        <w:t>6,7</w:t>
      </w:r>
      <w:r w:rsidR="00DB0472">
        <w:fldChar w:fldCharType="end"/>
      </w:r>
      <w:r w:rsidR="00782E94">
        <w:t xml:space="preserve"> molybdenum disulfide</w:t>
      </w:r>
      <w:r w:rsidR="00DB0472">
        <w:t>,</w:t>
      </w:r>
      <w:r w:rsidR="0032129B">
        <w:fldChar w:fldCharType="begin"/>
      </w:r>
      <w:r w:rsidR="00703E69">
        <w:instrText xml:space="preserve"> ADDIN ZOTERO_ITEM CSL_CITATION {"citationID":"pZfioEZp","properties":{"formattedCitation":"\\super 8\\uc0\\u8211{}10\\nosupersub{}","plainCitation":"8–10","noteIndex":0},"citationItems":[{"id":"3or8O6QB/NBRCA6z2","uris":["http://zotero.org/users/local/yPa2OsEe/items/A6RSWVM4"],"uri":["http://zotero.org/users/local/yPa2OsEe/items/A6RSWVM4"],"itemData":{"id":7,"type":"article-journal","container-title":"Applied Physics Letters","DOI":"10.1063/1.4944840","ISSN":"0003-6951, 1077-3118","issue":"13","journalAbbreviation":"Appl. Phys. Lett.","language":"en","page":"131601","source":"DOI.org (Crossref)","title":"Wettability and friction of water on a MoS &lt;sub&gt;2&lt;/sub&gt; nanosheet","volume":"108","author":[{"family":"Luan","given":"Binquan"},{"family":"Zhou","given":"Ruhong"}],"issued":{"date-parts":[["2016",3,28]]}}},{"id":"3or8O6QB/YAIqLHkX","uris":["http://zotero.org/users/local/yPa2OsEe/items/UC9AVAM8"],"uri":["http://zotero.org/users/local/yPa2OsEe/items/UC9AVAM8"],"itemData":{"id":8,"type":"article-journal","container-title":"The Journal of Physical Chemistry C","DOI":"10.1021/acs.jpcc.7b00484","ISSN":"1932-7447, 1932-7455","issue":"16","journalAbbreviation":"J. Phys. Chem. C","language":"en","page":"9022-9031","source":"DOI.org (Crossref)","title":"Quantitative Modeling of MoS &lt;sub&gt;2&lt;/sub&gt; –Solvent Interfaces: Predicting Contact Angles and Exfoliation Performance using Molecular Dynamics","title-short":"Quantitative Modeling of MoS &lt;sub&gt;2&lt;/sub&gt; –Solvent Interfaces","volume":"121","author":[{"family":"Sresht","given":"Vishnu"},{"family":"Govind Rajan","given":"Ananth"},{"family":"Bordes","given":"Emilie"},{"family":"Strano","given":"Michael S."},{"family":"Pádua","given":"Agílio A.H."},{"family":"Blankschtein","given":"Daniel"}],"issued":{"date-parts":[["2017",4,27]]}}},{"id":9,"uris":["http://zotero.org/users/local/yPa2OsEe/items/PV8ELUH6"],"uri":["http://zotero.org/users/local/yPa2OsEe/items/PV8ELUH6"],"itemData":{"id":9,"type":"article-journal","container-title":"Chemical Science","DOI":"10.1039/D0SC01443E","ISSN":"2041-6520, 2041-6539","issue":"33","journalAbbreviation":"Chem. Sci.","language":"en","page":"8708-8722","source":"DOI.org (Crossref)","title":"Interpretable molecular models for molybdenum disulfide and insight into selective peptide recognition","volume":"11","author":[{"family":"Liu","given":"Juan"},{"family":"Zeng","given":"Jin"},{"family":"Zhu","given":"Cheng"},{"family":"Miao","given":"Jianwei"},{"family":"Huang","given":"Yu"},{"family":"Heinz","given":"Hendrik"}],"issued":{"date-parts":[["2020"]]}}}],"schema":"https://github.com/citation-style-language/schema/raw/master/csl-citation.json"} </w:instrText>
      </w:r>
      <w:r w:rsidR="0032129B">
        <w:fldChar w:fldCharType="separate"/>
      </w:r>
      <w:r w:rsidR="005B45AB" w:rsidRPr="005B45AB">
        <w:rPr>
          <w:rFonts w:ascii="Calibri" w:hAnsi="Calibri" w:cs="Calibri"/>
          <w:szCs w:val="24"/>
          <w:vertAlign w:val="superscript"/>
        </w:rPr>
        <w:t>8–10</w:t>
      </w:r>
      <w:r w:rsidR="0032129B">
        <w:fldChar w:fldCharType="end"/>
      </w:r>
      <w:r w:rsidR="00DB0472">
        <w:t xml:space="preserve"> and silica.</w:t>
      </w:r>
      <w:r w:rsidR="001F1970">
        <w:fldChar w:fldCharType="begin"/>
      </w:r>
      <w:r w:rsidR="005B45AB">
        <w:instrText xml:space="preserve"> ADDIN ZOTERO_ITEM CSL_CITATION {"citationID":"W7RULLp3","properties":{"formattedCitation":"\\super 11\\nosupersub{}","plainCitation":"11","noteIndex":0},"citationItems":[{"id":5,"uris":["http://zotero.org/users/local/yPa2OsEe/items/S6SCKDXX"],"uri":["http://zotero.org/users/local/yPa2OsEe/items/S6SCKDXX"],"itemData":{"id":5,"type":"article-journal","container-title":"The Journal of Physical Chemistry B","DOI":"10.1021/jp063896o","ISSN":"1520-6106, 1520-5207","issue":"43","journalAbbreviation":"J. Phys. Chem. B","language":"en","page":"21497-21508","source":"DOI.org (Crossref)","title":"Water−Silica Force Field for Simulating Nanodevices","volume":"110","author":[{"family":"Cruz-Chu","given":"Eduardo R."},{"family":"Aksimentiev","given":"Aleksei"},{"family":"Schulten","given":"Klaus"}],"issued":{"date-parts":[["2006",11]]}}}],"schema":"https://github.com/citation-style-language/schema/raw/master/csl-citation.json"} </w:instrText>
      </w:r>
      <w:r w:rsidR="001F1970">
        <w:fldChar w:fldCharType="separate"/>
      </w:r>
      <w:r w:rsidR="005B45AB" w:rsidRPr="005B45AB">
        <w:rPr>
          <w:rFonts w:ascii="Calibri" w:hAnsi="Calibri" w:cs="Calibri"/>
          <w:szCs w:val="24"/>
          <w:vertAlign w:val="superscript"/>
        </w:rPr>
        <w:t>11</w:t>
      </w:r>
      <w:r w:rsidR="001F1970">
        <w:fldChar w:fldCharType="end"/>
      </w:r>
      <w:r w:rsidR="00DB0472">
        <w:t xml:space="preserve"> </w:t>
      </w:r>
    </w:p>
    <w:p w14:paraId="264EEE74" w14:textId="69D8FA52" w:rsidR="00CD2C29" w:rsidRDefault="002B5A95" w:rsidP="00B61F58">
      <w:pPr>
        <w:pStyle w:val="RSCB02ArticleText"/>
        <w:spacing w:after="240"/>
      </w:pPr>
      <w:r>
        <w:tab/>
      </w:r>
      <w:r w:rsidR="006171C3">
        <w:t xml:space="preserve">With </w:t>
      </w:r>
      <w:r w:rsidR="00B71726">
        <w:t>a wide range</w:t>
      </w:r>
      <w:r w:rsidR="00F71953">
        <w:t xml:space="preserve"> of</w:t>
      </w:r>
      <w:r w:rsidR="006171C3">
        <w:t xml:space="preserve"> potential applications</w:t>
      </w:r>
      <w:r w:rsidR="008676F6">
        <w:t xml:space="preserve"> </w:t>
      </w:r>
      <w:r w:rsidR="00126238">
        <w:t>in</w:t>
      </w:r>
      <w:r w:rsidR="008676F6">
        <w:t xml:space="preserve"> biological sensors</w:t>
      </w:r>
      <w:r w:rsidR="008676F6">
        <w:fldChar w:fldCharType="begin"/>
      </w:r>
      <w:r w:rsidR="005B45AB">
        <w:instrText xml:space="preserve"> ADDIN ZOTERO_ITEM CSL_CITATION {"citationID":"uBx8GeYk","properties":{"formattedCitation":"\\super 12,13\\nosupersub{}","plainCitation":"12,13","noteIndex":0},"citationItems":[{"id":13,"uris":["http://zotero.org/users/local/yPa2OsEe/items/IDLH6RXW"],"uri":["http://zotero.org/users/local/yPa2OsEe/items/IDLH6RXW"],"itemData":{"id":13,"type":"article-journal","container-title":"ACS Nano","DOI":"10.1021/nn406102h","ISSN":"1936-0851, 1936-086X","issue":"3","journalAbbreviation":"ACS Nano","language":"en","page":"2504-2511","source":"DOI.org (Crossref)","title":"Atomically Thin Molybdenum Disulfide Nanopores with High Sensitivity for DNA Translocation","volume":"8","author":[{"family":"Liu","given":"Ke"},{"family":"Feng","given":"Jiandong"},{"family":"Kis","given":"Andras"},{"family":"Radenovic","given":"Aleksandra"}],"issued":{"date-parts":[["2014",3,25]]}}},{"id":15,"uris":["http://zotero.org/users/local/yPa2OsEe/items/YMQ82W4Y"],"uri":["http://zotero.org/users/local/yPa2OsEe/items/YMQ82W4Y"],"itemData":{"id":15,"type":"article-journal","container-title":"ACS Nano","DOI":"10.1021/nn5029295","ISSN":"1936-0851, 1936-086X","issue":"8","journalAbbreviation":"ACS Nano","language":"en","page":"7914-7922","source":"DOI.org (Crossref)","title":"DNA Base Detection Using a Single-Layer MoS &lt;sub&gt;2&lt;/sub&gt;","volume":"8","author":[{"family":"Farimani","given":"Amir Barati"},{"family":"Min","given":"Kyoungmin"},{"family":"Aluru","given":"Narayana R."}],"issued":{"date-parts":[["2014",8,26]]}}}],"schema":"https://github.com/citation-style-language/schema/raw/master/csl-citation.json"} </w:instrText>
      </w:r>
      <w:r w:rsidR="008676F6">
        <w:fldChar w:fldCharType="separate"/>
      </w:r>
      <w:r w:rsidR="005B45AB" w:rsidRPr="005B45AB">
        <w:rPr>
          <w:rFonts w:ascii="Calibri" w:hAnsi="Calibri" w:cs="Calibri"/>
          <w:szCs w:val="24"/>
          <w:vertAlign w:val="superscript"/>
        </w:rPr>
        <w:t>12,13</w:t>
      </w:r>
      <w:r w:rsidR="008676F6">
        <w:fldChar w:fldCharType="end"/>
      </w:r>
      <w:r w:rsidR="00AE5AE4">
        <w:t>,</w:t>
      </w:r>
      <w:r w:rsidR="008676F6">
        <w:t xml:space="preserve"> water treatment</w:t>
      </w:r>
      <w:r w:rsidR="00A60B35">
        <w:t>,</w:t>
      </w:r>
      <w:r w:rsidR="008676F6">
        <w:fldChar w:fldCharType="begin"/>
      </w:r>
      <w:r w:rsidR="005B45AB">
        <w:instrText xml:space="preserve"> ADDIN ZOTERO_ITEM CSL_CITATION {"citationID":"CKinuv25","properties":{"formattedCitation":"\\super 14\\uc0\\u8211{}18\\nosupersub{}","plainCitation":"14–18","noteIndex":0},"citationItems":[{"id":17,"uris":["http://zotero.org/users/local/yPa2OsEe/items/XTZWUDMZ"],"uri":["http://zotero.org/users/local/yPa2OsEe/items/XTZWUDMZ"],"itemData":{"id":17,"type":"article-journal","container-title":"Nature Communications","DOI":"10.1038/ncomms9616","ISSN":"2041-1723","issue":"1","journalAbbreviation":"Nat. Commun.","language":"en","page":"8616","source":"DOI.org (Crossref)","title":"Water desalination with a single-layer MoS2 nanopore","volume":"6","author":[{"family":"Heiranian","given":"Mohammad"},{"family":"Farimani","given":"Amir Barati"},{"family":"Aluru","given":"Narayana R."}],"issued":{"date-parts":[["2015",12]]}}},{"id":19,"uris":["http://zotero.org/users/local/yPa2OsEe/items/W6FLGRSG"],"uri":["http://zotero.org/users/local/yPa2OsEe/items/W6FLGRSG"],"itemData":{"id":19,"type":"article-journal","container-title":"Separation and Purification Technology","DOI":"10.1016/j.seppur.2018.02.015","ISSN":"13835866","journalAbbreviation":"Sep. Purif. Technol.","language":"en","page":"23-28","source":"DOI.org (Crossref)","title":"Can MoS2 nanosheets be used as adsorbent for water treatment?","volume":"200","author":[{"family":"Roobakhsh","given":"Somayeh"},{"family":"Rostami","given":"Zahra"},{"family":"Azizian","given":"Saeid"}],"issued":{"date-parts":[["2018",7]]}}},{"id":20,"uris":["http://zotero.org/users/local/yPa2OsEe/items/Z73G7UHG"],"uri":["http://zotero.org/users/local/yPa2OsEe/items/Z73G7UHG"],"itemData":{"id":20,"type":"article-journal","container-title":"Chemical Engineering Journal","DOI":"10.1016/j.cej.2018.09.097","ISSN":"13858947","journalAbbreviation":"Chem. Eng. J.","language":"en","page":"1003-1013","source":"DOI.org (Crossref)","title":"Fabricating MoS2 nanoflakes photoanode with unprecedented high photoelectrochemical performance and multi-pollutants degradation test for water treatment","volume":"356","author":[{"family":"Zhou","given":"Yurou"},{"family":"Fan","given":"Xiang"},{"family":"Zhang","given":"Guan"},{"family":"Dong","given":"Wenyi"}],"issued":{"date-parts":[["2019",1]]}}},{"id":21,"uris":["http://zotero.org/users/local/yPa2OsEe/items/B7FW8G2N"],"uri":["http://zotero.org/users/local/yPa2OsEe/items/B7FW8G2N"],"itemData":{"id":21,"type":"article-journal","container-title":"Advanced Functional Materials","DOI":"10.1002/adfm.201601338","ISSN":"1616301X","issue":"30","journalAbbreviation":"Adv. Funct. Mater.","language":"en","page":"5542-5549","source":"DOI.org (Crossref)","title":"MoS &lt;sub&gt;2&lt;/sub&gt; Nanosheets with Widened Interlayer Spacing for High-Efficiency Removal of Mercury in Aquatic Systems","volume":"26","author":[{"family":"Ai","given":"Kelong"},{"family":"Ruan","given":"Changping"},{"family":"Shen","given":"Mengxia"},{"family":"Lu","given":"Lehui"}],"issued":{"date-parts":[["2016",8]]}},"locator":"2"},{"id":22,"uris":["http://zotero.org/users/local/yPa2OsEe/items/M39AUXWK"],"uri":["http://zotero.org/users/local/yPa2OsEe/items/M39AUXWK"],"itemData":{"id":22,"type":"article-journal","container-title":"Environmental Science &amp; Technology","DOI":"10.1021/acs.est.7b01466","ISSN":"0013-936X, 1520-5851","issue":"15","journalAbbreviation":"Environ. Sci. Technol.","language":"en","page":"8229-8244","source":"DOI.org (Crossref)","title":"Environmental Applications of 2D Molybdenum Disulfide (MoS &lt;sub&gt;2&lt;/sub&gt; ) Nanosheets","volume":"51","author":[{"family":"Wang","given":"Zhongying"},{"family":"Mi","given":"Baoxia"}],"issued":{"date-parts":[["2017",8]]}}}],"schema":"https://github.com/citation-style-language/schema/raw/master/csl-citation.json"} </w:instrText>
      </w:r>
      <w:r w:rsidR="008676F6">
        <w:fldChar w:fldCharType="separate"/>
      </w:r>
      <w:r w:rsidR="005B45AB" w:rsidRPr="005B45AB">
        <w:rPr>
          <w:rFonts w:ascii="Calibri" w:hAnsi="Calibri" w:cs="Calibri"/>
          <w:szCs w:val="24"/>
          <w:vertAlign w:val="superscript"/>
        </w:rPr>
        <w:t>14–18</w:t>
      </w:r>
      <w:r w:rsidR="008676F6">
        <w:fldChar w:fldCharType="end"/>
      </w:r>
      <w:r w:rsidR="006171C3">
        <w:t xml:space="preserve"> </w:t>
      </w:r>
      <w:r w:rsidR="00FD7E33">
        <w:t>gas-sensing</w:t>
      </w:r>
      <w:r w:rsidR="00484C16">
        <w:fldChar w:fldCharType="begin"/>
      </w:r>
      <w:r w:rsidR="005B45AB">
        <w:instrText xml:space="preserve"> ADDIN ZOTERO_ITEM CSL_CITATION {"citationID":"4WksxHw4","properties":{"formattedCitation":"\\super 19,20\\nosupersub{}","plainCitation":"19,20","noteIndex":0},"citationItems":[{"id":28,"uris":["http://zotero.org/users/local/yPa2OsEe/items/26BD9RGM"],"uri":["http://zotero.org/users/local/yPa2OsEe/items/26BD9RGM"],"itemData":{"id":28,"type":"article-journal","container-title":"ACS Nano","DOI":"10.1021/nn400026u","ISSN":"1936-0851, 1936-086X","issue":"6","journalAbbreviation":"ACS Nano","language":"en","page":"4879-4891","source":"DOI.org (Crossref)","title":"Sensing Behavior of Atomically Thin-Layered MoS &lt;sub&gt;2&lt;/sub&gt; Transistors","volume":"7","author":[{"family":"Late","given":"Dattatray J."},{"family":"Huang","given":"Yi-Kai"},{"family":"Liu","given":"Bin"},{"family":"Acharya","given":"Jagaran"},{"family":"Shirodkar","given":"Sharmila N."},{"family":"Luo","given":"Jiajun"},{"family":"Yan","given":"Aiming"},{"family":"Charles","given":"Daniel"},{"family":"Waghmare","given":"Umesh V."},{"family":"Dravid","given":"Vinayak P."},{"family":"Rao","given":"C. N. R."}],"issued":{"date-parts":[["2013",6,25]]}}},{"id":29,"uris":["http://zotero.org/users/local/yPa2OsEe/items/95ZFUU3F"],"uri":["http://zotero.org/users/local/yPa2OsEe/items/95ZFUU3F"],"itemData":{"id":29,"type":"article-journal","container-title":"ACS Applied Materials &amp; Interfaces","DOI":"10.1021/acsami.0c17540","ISSN":"1944-8244, 1944-8252","issue":"47","journalAbbreviation":"ACS Appl. Mater. Interfaces","language":"en","page":"53174-53183","source":"DOI.org (Crossref)","title":"Vertically Aligned 2D MoS &lt;sub&gt;2&lt;/sub&gt; Layers with Strain-Engineered Serpentine Patterns for High-Performance Stretchable Gas Sensors: Experimental and Theoretical Demonstration","title-short":"Vertically Aligned 2D MoS &lt;sub&gt;2&lt;/sub&gt; Layers with Strain-Engineered Serpentine Patterns for High-Performance Stretchable Gas Sensors","volume":"12","author":[{"family":"Islam","given":"Md Ashraful"},{"family":"Li","given":"Hao"},{"family":"Moon","given":"Seokjin"},{"family":"Han","given":"Sang Sub"},{"family":"Chung","given":"Hee-Suk"},{"family":"Ma","given":"Jinwoo"},{"family":"Yoo","given":"Changhyeon"},{"family":"Ko","given":"Tae-Jun"},{"family":"Oh","given":"Kyu Hwan"},{"family":"Jung","given":"YounJoon"},{"family":"Jung","given":"Yeonwoong"}],"issued":{"date-parts":[["2020",11,25]]}}}],"schema":"https://github.com/citation-style-language/schema/raw/master/csl-citation.json"} </w:instrText>
      </w:r>
      <w:r w:rsidR="00484C16">
        <w:fldChar w:fldCharType="separate"/>
      </w:r>
      <w:r w:rsidR="005B45AB" w:rsidRPr="005B45AB">
        <w:rPr>
          <w:rFonts w:ascii="Calibri" w:hAnsi="Calibri" w:cs="Calibri"/>
          <w:szCs w:val="24"/>
          <w:vertAlign w:val="superscript"/>
        </w:rPr>
        <w:t>19,20</w:t>
      </w:r>
      <w:r w:rsidR="00484C16">
        <w:fldChar w:fldCharType="end"/>
      </w:r>
      <w:r w:rsidR="00FD7E33">
        <w:t xml:space="preserve"> </w:t>
      </w:r>
      <w:r w:rsidR="00AE5AE4">
        <w:t xml:space="preserve">and electronic </w:t>
      </w:r>
      <w:r w:rsidR="00B71726">
        <w:t>devices,</w:t>
      </w:r>
      <w:r w:rsidR="00F71953">
        <w:fldChar w:fldCharType="begin"/>
      </w:r>
      <w:r w:rsidR="005B45AB">
        <w:instrText xml:space="preserve"> ADDIN ZOTERO_ITEM CSL_CITATION {"citationID":"kwia7xQ9","properties":{"formattedCitation":"\\super 21,22\\nosupersub{}","plainCitation":"21,22","noteIndex":0},"citationItems":[{"id":23,"uris":["http://zotero.org/users/local/yPa2OsEe/items/IR4Z7XSY"],"uri":["http://zotero.org/users/local/yPa2OsEe/items/IR4Z7XSY"],"itemData":{"id":23,"type":"article-journal","container-title":"Nature Nanotechnology","DOI":"10.1038/nnano.2010.279","ISSN":"1748-3387, 1748-3395","issue":"3","journalAbbreviation":"Nat. Nanotechnol.","language":"en","page":"147-150","source":"DOI.org (Crossref)","title":"Single-layer MoS2 transistors","volume":"6","author":[{"family":"Radisavljevic","given":"B."},{"family":"Radenovic","given":"A."},{"family":"Brivio","given":"J."},{"family":"Giacometti","given":"V."},{"family":"Kis","given":"A."}],"issued":{"date-parts":[["2011",3]]}}},{"id":26,"uris":["http://zotero.org/users/local/yPa2OsEe/items/6SUJBYLD"],"uri":["http://zotero.org/users/local/yPa2OsEe/items/6SUJBYLD"],"itemData":{"id":26,"type":"article-journal","container-title":"Accounts of Chemical Research","DOI":"10.1021/ar500274q","ISSN":"0001-4842, 1520-4898","issue":"1","journalAbbreviation":"Acc. Chem. Res.","language":"en","page":"100-110","source":"DOI.org (Crossref)","title":"Single-Layer MoS &lt;sub&gt;2&lt;/sub&gt; Electronics","volume":"48","author":[{"family":"Lembke","given":"Dominik"},{"family":"Bertolazzi","given":"Simone"},{"family":"Kis","given":"Andras"}],"issued":{"date-parts":[["2015",1,20]]}}}],"schema":"https://github.com/citation-style-language/schema/raw/master/csl-citation.json"} </w:instrText>
      </w:r>
      <w:r w:rsidR="00F71953">
        <w:fldChar w:fldCharType="separate"/>
      </w:r>
      <w:r w:rsidR="005B45AB" w:rsidRPr="005B45AB">
        <w:rPr>
          <w:rFonts w:ascii="Calibri" w:hAnsi="Calibri" w:cs="Calibri"/>
          <w:szCs w:val="24"/>
          <w:vertAlign w:val="superscript"/>
        </w:rPr>
        <w:t>21,22</w:t>
      </w:r>
      <w:r w:rsidR="00F71953">
        <w:fldChar w:fldCharType="end"/>
      </w:r>
      <w:r w:rsidR="00B71726">
        <w:t xml:space="preserve"> </w:t>
      </w:r>
      <w:r w:rsidR="004470C4">
        <w:t>single- and multi-layer nanosheets of MoS</w:t>
      </w:r>
      <w:r w:rsidR="004470C4" w:rsidRPr="004470C4">
        <w:rPr>
          <w:vertAlign w:val="subscript"/>
        </w:rPr>
        <w:t>2</w:t>
      </w:r>
      <w:r w:rsidR="003C75A3">
        <w:t xml:space="preserve"> draw</w:t>
      </w:r>
      <w:r w:rsidR="00FD01CD">
        <w:t xml:space="preserve"> much attention from</w:t>
      </w:r>
      <w:r w:rsidR="00250419">
        <w:t xml:space="preserve"> experimental and</w:t>
      </w:r>
      <w:r w:rsidR="008676F6">
        <w:t xml:space="preserve"> </w:t>
      </w:r>
      <w:r w:rsidR="005B15AE">
        <w:t>theoretical researchers.</w:t>
      </w:r>
      <w:r w:rsidR="000A22C2">
        <w:t xml:space="preserve"> </w:t>
      </w:r>
      <w:r w:rsidR="00214C52">
        <w:t xml:space="preserve">From the theoretical </w:t>
      </w:r>
      <w:r w:rsidR="003B25BD">
        <w:t>aspect</w:t>
      </w:r>
      <w:r w:rsidR="00214C52">
        <w:t>,</w:t>
      </w:r>
      <w:r w:rsidR="005B15AE">
        <w:t xml:space="preserve"> </w:t>
      </w:r>
      <w:r w:rsidR="00214C52">
        <w:t>i</w:t>
      </w:r>
      <w:r w:rsidR="0023326F">
        <w:t xml:space="preserve">f one aims at </w:t>
      </w:r>
      <w:r w:rsidR="00D538A9">
        <w:t>high</w:t>
      </w:r>
      <w:r w:rsidR="0023326F">
        <w:t xml:space="preserve"> accuracy and small</w:t>
      </w:r>
      <w:r w:rsidR="00981401">
        <w:t>-size</w:t>
      </w:r>
      <w:r w:rsidR="0023326F">
        <w:t xml:space="preserve"> systems</w:t>
      </w:r>
      <w:r w:rsidR="006928A5">
        <w:t xml:space="preserve"> (up to few hundred atoms)</w:t>
      </w:r>
      <w:r w:rsidR="0023326F">
        <w:t xml:space="preserve">, </w:t>
      </w:r>
      <w:r w:rsidR="00981401">
        <w:t xml:space="preserve">density functional theory (DFT) </w:t>
      </w:r>
      <w:r w:rsidR="00946064">
        <w:t>might be the best</w:t>
      </w:r>
      <w:r w:rsidR="00981401">
        <w:t xml:space="preserve"> choice</w:t>
      </w:r>
      <w:r w:rsidR="00202969">
        <w:t>. However,</w:t>
      </w:r>
      <w:r w:rsidR="000B2DF2">
        <w:t xml:space="preserve"> </w:t>
      </w:r>
      <w:r w:rsidR="007E12D7">
        <w:t xml:space="preserve">if nano-size systems </w:t>
      </w:r>
      <w:r w:rsidR="00DA18F6">
        <w:t xml:space="preserve">and realistic models are considered, the MD method is </w:t>
      </w:r>
      <w:r w:rsidR="00B36E0F">
        <w:t xml:space="preserve">always a </w:t>
      </w:r>
      <w:r w:rsidR="00E60BD1">
        <w:t xml:space="preserve">feasible and </w:t>
      </w:r>
      <w:r w:rsidR="003108F6">
        <w:t>obvious</w:t>
      </w:r>
      <w:r w:rsidR="00B36E0F">
        <w:t xml:space="preserve"> </w:t>
      </w:r>
      <w:r w:rsidR="007212AE">
        <w:t>option</w:t>
      </w:r>
      <w:r w:rsidR="00D337D7">
        <w:t xml:space="preserve">. </w:t>
      </w:r>
      <w:r w:rsidR="008038BD">
        <w:t xml:space="preserve">The </w:t>
      </w:r>
      <w:r w:rsidR="005B34E0">
        <w:t>point</w:t>
      </w:r>
      <w:r w:rsidR="00A87056">
        <w:t xml:space="preserve"> with MD method</w:t>
      </w:r>
      <w:r w:rsidR="00943774">
        <w:t>s</w:t>
      </w:r>
      <w:r w:rsidR="00A87056">
        <w:t xml:space="preserve"> is that </w:t>
      </w:r>
      <w:r w:rsidR="00337242">
        <w:t xml:space="preserve">a reliable and accurate FF </w:t>
      </w:r>
      <w:r w:rsidR="00BC2F75">
        <w:t xml:space="preserve">to describe </w:t>
      </w:r>
      <w:r w:rsidR="008B29E1">
        <w:t>atomic interactions</w:t>
      </w:r>
      <w:r w:rsidR="00A67B9D">
        <w:t xml:space="preserve"> governing dynamic behaviour</w:t>
      </w:r>
      <w:r w:rsidR="00986CA7">
        <w:t>s</w:t>
      </w:r>
      <w:r w:rsidR="00A67B9D">
        <w:t xml:space="preserve"> of</w:t>
      </w:r>
      <w:r w:rsidR="0059697F">
        <w:t xml:space="preserve"> material</w:t>
      </w:r>
      <w:r w:rsidR="00C71DD9">
        <w:t>s</w:t>
      </w:r>
      <w:r w:rsidR="0059697F">
        <w:t xml:space="preserve"> </w:t>
      </w:r>
      <w:r w:rsidR="00B90B8B">
        <w:t xml:space="preserve">is not always </w:t>
      </w:r>
      <w:r w:rsidR="00997DF3">
        <w:t>available and</w:t>
      </w:r>
      <w:r w:rsidR="00B90B8B">
        <w:t xml:space="preserve"> needs to be developed.</w:t>
      </w:r>
      <w:r w:rsidR="00F337F2">
        <w:t xml:space="preserve"> </w:t>
      </w:r>
      <w:r w:rsidR="007600BB">
        <w:t>Over the years,</w:t>
      </w:r>
      <w:r w:rsidR="007C5248">
        <w:t xml:space="preserve"> </w:t>
      </w:r>
      <w:r w:rsidR="007600BB">
        <w:t>s</w:t>
      </w:r>
      <w:r w:rsidR="007C5248">
        <w:t xml:space="preserve">everal sets of FF parameters were developed </w:t>
      </w:r>
      <w:r w:rsidR="0073784B">
        <w:t xml:space="preserve">for </w:t>
      </w:r>
      <w:r w:rsidR="00281692">
        <w:t>simulati</w:t>
      </w:r>
      <w:r w:rsidR="00AC6278">
        <w:t xml:space="preserve">ng </w:t>
      </w:r>
      <w:r w:rsidR="00B259BA">
        <w:t xml:space="preserve">the </w:t>
      </w:r>
      <w:r w:rsidR="00281692">
        <w:t>MoS</w:t>
      </w:r>
      <w:r w:rsidR="00281692" w:rsidRPr="00B24B50">
        <w:rPr>
          <w:vertAlign w:val="subscript"/>
        </w:rPr>
        <w:t>2</w:t>
      </w:r>
      <w:r w:rsidR="00112FE2">
        <w:t xml:space="preserve"> </w:t>
      </w:r>
      <w:r w:rsidR="00281692">
        <w:t>nanosheet</w:t>
      </w:r>
      <w:r w:rsidR="00B24B50">
        <w:fldChar w:fldCharType="begin"/>
      </w:r>
      <w:r w:rsidR="005B45AB">
        <w:instrText xml:space="preserve"> ADDIN ZOTERO_ITEM CSL_CITATION {"citationID":"SMf7DQcI","properties":{"formattedCitation":"\\super 23\\uc0\\u8211{}25\\nosupersub{}","plainCitation":"23–25","noteIndex":0},"citationItems":[{"id":30,"uris":["http://zotero.org/users/local/yPa2OsEe/items/MLARYQ7D"],"uri":["http://zotero.org/users/local/yPa2OsEe/items/MLARYQ7D"],"itemData":{"id":30,"type":"article-journal","container-title":"Computational Materials Science","DOI":"10.1016/j.commatsci.2009.12.009","ISSN":"09270256","issue":"1","journalAbbreviation":"Comput. Mater. Sci.","language":"en","page":"101-108","source":"DOI.org (Crossref)","title":"MD simulations of molybdenum disulphide (MoS2): Force-field parameterization and thermal transport behavior","title-short":"MD simulations of molybdenum disulphide (MoS2)","volume":"48","author":[{"family":"Varshney","given":"Vikas"},{"family":"Patnaik","given":"Soumya S."},{"family":"Muratore","given":"Chris"},{"family":"Roy","given":"Ajit K."},{"family":"Voevodin","given":"Andrey A."},{"family":"Farmer","given":"Barry L."}],"issued":{"date-parts":[["2010",3]]}}},{"id":31,"uris":["http://zotero.org/users/local/yPa2OsEe/items/HVYLDZLA"],"uri":["http://zotero.org/users/local/yPa2OsEe/items/HVYLDZLA"],"itemData":{"id":31,"type":"article-journal","container-title":"Journal of Applied Physics","DOI":"10.1063/1.4818414","ISSN":"0021-8979, 1089-7550","issue":"6","journalAbbreviation":"J. Appl. Phys.","language":"en","page":"064307","source":"DOI.org (Crossref)","title":"Molecular dynamics simulations of single-layer molybdenum disulphide (MoS &lt;sub&gt;2&lt;/sub&gt; ): Stillinger-Weber parametrization, mechanical properties, and thermal conductivity","title-short":"Molecular dynamics simulations of single-layer molybdenum disulphide (MoS &lt;sub&gt;2&lt;/sub&gt; )","volume":"114","author":[{"family":"Jiang","given":"Jin-Wu"},{"family":"Park","given":"Harold S."},{"family":"Rabczuk","given":"Timon"}],"issued":{"date-parts":[["2013",8,14]]}}},{"id":33,"uris":["http://zotero.org/users/local/yPa2OsEe/items/V6I28WJE"],"uri":["http://zotero.org/users/local/yPa2OsEe/items/V6I28WJE"],"itemData":{"id":33,"type":"article-journal","container-title":"Physical Review B","DOI":"10.1103/PhysRevB.79.245110","ISSN":"1098-0121, 1550-235X","issue":"24","journalAbbreviation":"Phys. Rev. B","language":"en","page":"245110","source":"DOI.org (Crossref)","title":"Parametrization of a reactive many-body potential for Mo–S systems","volume":"79","author":[{"family":"Liang","given":"Tao"},{"family":"Phillpot","given":"Simon R."},{"family":"Sinnott","given":"Susan B."}],"issued":{"date-parts":[["2009",6,8]]}}}],"schema":"https://github.com/citation-style-language/schema/raw/master/csl-citation.json"} </w:instrText>
      </w:r>
      <w:r w:rsidR="00B24B50">
        <w:fldChar w:fldCharType="separate"/>
      </w:r>
      <w:r w:rsidR="005B45AB" w:rsidRPr="005B45AB">
        <w:rPr>
          <w:rFonts w:ascii="Calibri" w:hAnsi="Calibri" w:cs="Calibri"/>
          <w:szCs w:val="24"/>
          <w:vertAlign w:val="superscript"/>
        </w:rPr>
        <w:t>23–25</w:t>
      </w:r>
      <w:r w:rsidR="00B24B50">
        <w:fldChar w:fldCharType="end"/>
      </w:r>
      <w:r w:rsidR="00281692">
        <w:t xml:space="preserve"> and</w:t>
      </w:r>
      <w:r w:rsidR="006F7D42">
        <w:t xml:space="preserve"> </w:t>
      </w:r>
      <w:r w:rsidR="00281692">
        <w:t>interfacial interaction</w:t>
      </w:r>
      <w:r w:rsidR="005D03D0">
        <w:t>s</w:t>
      </w:r>
      <w:r w:rsidR="006F7D42">
        <w:t xml:space="preserve"> between MoS</w:t>
      </w:r>
      <w:r w:rsidR="006F7D42" w:rsidRPr="00ED42DA">
        <w:rPr>
          <w:vertAlign w:val="subscript"/>
        </w:rPr>
        <w:t>2</w:t>
      </w:r>
      <w:r w:rsidR="006F7D42">
        <w:t xml:space="preserve"> layers</w:t>
      </w:r>
      <w:r w:rsidR="00C26120">
        <w:t xml:space="preserve"> with </w:t>
      </w:r>
      <w:r w:rsidR="00D04B16">
        <w:t>other molecules</w:t>
      </w:r>
      <w:r w:rsidR="00101A6D">
        <w:t xml:space="preserve">, </w:t>
      </w:r>
      <w:r w:rsidR="005A0C12">
        <w:t>particularly</w:t>
      </w:r>
      <w:r w:rsidR="00101A6D">
        <w:t xml:space="preserve"> water</w:t>
      </w:r>
      <w:r w:rsidR="008B493C">
        <w:fldChar w:fldCharType="begin"/>
      </w:r>
      <w:r w:rsidR="00703E69">
        <w:instrText xml:space="preserve"> ADDIN ZOTERO_ITEM CSL_CITATION {"citationID":"2MZUs8NE","properties":{"formattedCitation":"\\super 8,9,26,27\\nosupersub{}","plainCitation":"8,9,26,27","noteIndex":0},"citationItems":[{"id":"3or8O6QB/NBRCA6z2","uris":["http://zotero.org/users/local/yPa2OsEe/items/A6RSWVM4"],"uri":["http://zotero.org/users/local/yPa2OsEe/items/A6RSWVM4"],"itemData":{"id":7,"type":"article-journal","container-title":"Applied Physics Letters","DOI":"10.1063/1.4944840","ISSN":"0003-6951, 1077-3118","issue":"13","journalAbbreviation":"Appl. Phys. Lett.","language":"en","page":"131601","source":"DOI.org (Crossref)","title":"Wettability and friction of water on a MoS &lt;sub&gt;2&lt;/sub&gt; nanosheet","volume":"108","author":[{"family":"Luan","given":"Binquan"},{"family":"Zhou","given":"Ruhong"}],"issued":{"date-parts":[["2016",3,28]]}}},{"id":"3or8O6QB/YAIqLHkX","uris":["http://zotero.org/users/local/yPa2OsEe/items/UC9AVAM8"],"uri":["http://zotero.org/users/local/yPa2OsEe/items/UC9AVAM8"],"itemData":{"id":8,"type":"article-journal","container-title":"The Journal of Physical Chemistry C","DOI":"10.1021/acs.jpcc.7b00484","ISSN":"1932-7447, 1932-7455","issue":"16","journalAbbreviation":"J. Phys. Chem. C","language":"en","page":"9022-9031","source":"DOI.org (Crossref)","title":"Quantitative Modeling of MoS &lt;sub&gt;2&lt;/sub&gt; –Solvent Interfaces: Predicting Contact Angles and Exfoliation Performance using Molecular Dynamics","title-short":"Quantitative Modeling of MoS &lt;sub&gt;2&lt;/sub&gt; –Solvent Interfaces","volume":"121","author":[{"family":"Sresht","given":"Vishnu"},{"family":"Govind Rajan","given":"Ananth"},{"family":"Bordes","given":"Emilie"},{"family":"Strano","given":"Michael S."},{"family":"Pádua","given":"Agílio A.H."},{"family":"Blankschtein","given":"Daniel"}],"issued":{"date-parts":[["2017",4,27]]}}},{"id":37,"uris":["http://zotero.org/users/local/yPa2OsEe/items/HIXJ9U44"],"uri":["http://zotero.org/users/local/yPa2OsEe/items/HIXJ9U44"],"itemData":{"id":37,"type":"article-journal","container-title":"The Journal of Chemical Physics","DOI":"10.1063/1.5001264","ISSN":"0021-9606, 1089-7690","issue":"10","journalAbbreviation":"J. Chem. Phys.","language":"en","page":"104706","source":"DOI.org (Crossref)","title":"Molybdenum disulfide and water interaction parameters","volume":"147","author":[{"family":"Heiranian","given":"Mohammad"},{"family":"Wu","given":"Yanbin"},{"family":"Aluru","given":"Narayana R."}],"issued":{"date-parts":[["2017",9,14]]}}},{"id":41,"uris":["http://zotero.org/users/local/yPa2OsEe/items/YJAWVZCR"],"uri":["http://zotero.org/users/local/yPa2OsEe/items/YJAWVZCR"],"itemData":{"id":41,"type":"article-journal","container-title":"The Journal of Chemical Physics","DOI":"10.1063/1.4966215","ISSN":"0021-9606, 1089-7690","issue":"16","journalAbbreviation":"J. Chem. Phys.","language":"en","page":"164705","source":"DOI.org (Crossref)","title":"Revisiting the droplet simulation approach to derive force-field parameters for water on molybdenum disulfide from wetting angle measurements","volume":"145","author":[{"family":"Leroy","given":"Frédéric"}],"issued":{"date-parts":[["2016",10,28]]}}}],"schema":"https://github.com/citation-style-language/schema/raw/master/csl-citation.json"} </w:instrText>
      </w:r>
      <w:r w:rsidR="008B493C">
        <w:fldChar w:fldCharType="separate"/>
      </w:r>
      <w:r w:rsidR="005B45AB" w:rsidRPr="005B45AB">
        <w:rPr>
          <w:rFonts w:ascii="Calibri" w:hAnsi="Calibri" w:cs="Calibri"/>
          <w:szCs w:val="24"/>
          <w:vertAlign w:val="superscript"/>
        </w:rPr>
        <w:t>8,9,26,27</w:t>
      </w:r>
      <w:r w:rsidR="008B493C">
        <w:fldChar w:fldCharType="end"/>
      </w:r>
      <w:r w:rsidR="00101A6D">
        <w:t xml:space="preserve"> and </w:t>
      </w:r>
      <w:r w:rsidR="005A0C12">
        <w:t>protein-related</w:t>
      </w:r>
      <w:r w:rsidR="00B24B50">
        <w:t xml:space="preserve"> substances.</w:t>
      </w:r>
      <w:r w:rsidR="008B493C">
        <w:fldChar w:fldCharType="begin"/>
      </w:r>
      <w:r w:rsidR="005B45AB">
        <w:instrText xml:space="preserve"> ADDIN ZOTERO_ITEM CSL_CITATION {"citationID":"FWepw42O","properties":{"formattedCitation":"\\super 10,28\\nosupersub{}","plainCitation":"10,28","noteIndex":0},"citationItems":[{"id":9,"uris":["http://zotero.org/users/local/yPa2OsEe/items/PV8ELUH6"],"uri":["http://zotero.org/users/local/yPa2OsEe/items/PV8ELUH6"],"itemData":{"id":9,"type":"article-journal","container-title":"Chemical Science","DOI":"10.1039/D0SC01443E","ISSN":"2041-6520, 2041-6539","issue":"33","journalAbbreviation":"Chem. Sci.","language":"en","page":"8708-8722","source":"DOI.org (Crossref)","title":"Interpretable molecular models for molybdenum disulfide and insight into selective peptide recognition","volume":"11","author":[{"family":"Liu","given":"Juan"},{"family":"Zeng","given":"Jin"},{"family":"Zhu","given":"Cheng"},{"family":"Miao","given":"Jianwei"},{"family":"Huang","given":"Yu"},{"family":"Heinz","given":"Hendrik"}],"issued":{"date-parts":[["2020"]]}}},{"id":34,"uris":["http://zotero.org/users/local/yPa2OsEe/items/TL3JHE4G"],"uri":["http://zotero.org/users/local/yPa2OsEe/items/TL3JHE4G"],"itemData":{"id":34,"type":"article-journal","container-title":"Physical Chemistry Chemical Physics","DOI":"10.1039/C6CP05260F","ISSN":"1463-9076, 1463-9084","issue":"4","journalAbbreviation":"Phys. Chem. Chem. Phys.","language":"en","page":"3039-3045","source":"DOI.org (Crossref)","title":"Structural influence of proteins upon adsorption to MoS &lt;sub&gt;2&lt;/sub&gt; nanomaterials: comparison of MoS &lt;sub&gt;2&lt;/sub&gt; force field parameters","title-short":"Structural influence of proteins upon adsorption to MoS &lt;sub&gt;2&lt;/sub&gt; nanomaterials","volume":"19","author":[{"family":"Gu","given":"Zonglin"},{"family":"De Luna","given":"Phil"},{"family":"Yang","given":"Zaixing"},{"family":"Zhou","given":"Ruhong"}],"issued":{"date-parts":[["2017"]]}}}],"schema":"https://github.com/citation-style-language/schema/raw/master/csl-citation.json"} </w:instrText>
      </w:r>
      <w:r w:rsidR="008B493C">
        <w:fldChar w:fldCharType="separate"/>
      </w:r>
      <w:r w:rsidR="005B45AB" w:rsidRPr="005B45AB">
        <w:rPr>
          <w:rFonts w:ascii="Calibri" w:hAnsi="Calibri" w:cs="Calibri"/>
          <w:szCs w:val="24"/>
          <w:vertAlign w:val="superscript"/>
        </w:rPr>
        <w:t>10,28</w:t>
      </w:r>
      <w:r w:rsidR="008B493C">
        <w:fldChar w:fldCharType="end"/>
      </w:r>
      <w:r w:rsidR="00B24B50">
        <w:t xml:space="preserve"> </w:t>
      </w:r>
    </w:p>
    <w:p w14:paraId="51EB7BA4" w14:textId="2C25B090" w:rsidR="00CD2C29" w:rsidRDefault="002B5A95" w:rsidP="00B61F58">
      <w:pPr>
        <w:pStyle w:val="RSCB02ArticleText"/>
        <w:spacing w:after="240"/>
      </w:pPr>
      <w:r>
        <w:tab/>
      </w:r>
      <w:r w:rsidR="005910C0">
        <w:t xml:space="preserve">As we </w:t>
      </w:r>
      <w:r w:rsidR="00B553E8">
        <w:t>can see</w:t>
      </w:r>
      <w:r w:rsidR="00FE6A3F">
        <w:t>,</w:t>
      </w:r>
      <w:r w:rsidR="00B96BB9">
        <w:t xml:space="preserve"> </w:t>
      </w:r>
      <w:r w:rsidR="002D58D8">
        <w:t>before any production MD</w:t>
      </w:r>
      <w:r w:rsidR="003A6CB9">
        <w:t xml:space="preserve"> simulation</w:t>
      </w:r>
      <w:r w:rsidR="00B96BB9">
        <w:t>,</w:t>
      </w:r>
      <w:r w:rsidR="002D58D8">
        <w:t xml:space="preserve"> </w:t>
      </w:r>
      <w:r w:rsidR="00DA61F7">
        <w:t>reliability of</w:t>
      </w:r>
      <w:r w:rsidR="005910C0">
        <w:t xml:space="preserve"> </w:t>
      </w:r>
      <w:r w:rsidR="000271D6">
        <w:t>newly</w:t>
      </w:r>
      <w:r w:rsidR="005910C0">
        <w:t xml:space="preserve"> developed parameters </w:t>
      </w:r>
      <w:r w:rsidR="006B3842">
        <w:t>used for</w:t>
      </w:r>
      <w:r w:rsidR="007B0512">
        <w:t xml:space="preserve"> interfacial simulations </w:t>
      </w:r>
      <w:r w:rsidR="002D1205">
        <w:t>wer</w:t>
      </w:r>
      <w:r w:rsidR="004D4794">
        <w:t xml:space="preserve">e </w:t>
      </w:r>
      <w:r w:rsidR="00E31BD8">
        <w:t>frequently</w:t>
      </w:r>
      <w:r w:rsidR="004D4794">
        <w:t xml:space="preserve"> evaluated </w:t>
      </w:r>
      <w:r w:rsidR="000A54FF">
        <w:t>by</w:t>
      </w:r>
      <w:r w:rsidR="00840AEF">
        <w:t xml:space="preserve"> </w:t>
      </w:r>
      <w:r w:rsidR="007C44B8">
        <w:t xml:space="preserve">considering </w:t>
      </w:r>
      <w:r w:rsidR="00840AEF">
        <w:t>their</w:t>
      </w:r>
      <w:r w:rsidR="00336E3B">
        <w:t xml:space="preserve"> capability </w:t>
      </w:r>
      <w:r w:rsidR="00917B45">
        <w:t>to reproduce the experimental</w:t>
      </w:r>
      <w:r w:rsidR="00840AEF">
        <w:t xml:space="preserve"> WC</w:t>
      </w:r>
      <w:r w:rsidR="00917B45">
        <w:t>A</w:t>
      </w:r>
      <w:r w:rsidR="00840AEF">
        <w:t>.</w:t>
      </w:r>
      <w:r w:rsidR="002D58D8">
        <w:fldChar w:fldCharType="begin"/>
      </w:r>
      <w:r w:rsidR="00703E69">
        <w:instrText xml:space="preserve"> ADDIN ZOTERO_ITEM CSL_CITATION {"citationID":"S3PPrTPy","properties":{"formattedCitation":"\\super 8\\uc0\\u8211{}10,26,27\\nosupersub{}","plainCitation":"8–10,26,27","noteIndex":0},"citationItems":[{"id":"3or8O6QB/NBRCA6z2","uris":["http://zotero.org/users/local/yPa2OsEe/items/A6RSWVM4"],"uri":["http://zotero.org/users/local/yPa2OsEe/items/A6RSWVM4"],"itemData":{"id":7,"type":"article-journal","container-title":"Applied Physics Letters","DOI":"10.1063/1.4944840","ISSN":"0003-6951, 1077-3118","issue":"13","journalAbbreviation":"Appl. Phys. Lett.","language":"en","page":"131601","source":"DOI.org (Crossref)","title":"Wettability and friction of water on a MoS &lt;sub&gt;2&lt;/sub&gt; nanosheet","volume":"108","author":[{"family":"Luan","given":"Binquan"},{"family":"Zhou","given":"Ruhong"}],"issued":{"date-parts":[["2016",3,28]]}}},{"id":9,"uris":["http://zotero.org/users/local/yPa2OsEe/items/PV8ELUH6"],"uri":["http://zotero.org/users/local/yPa2OsEe/items/PV8ELUH6"],"itemData":{"id":9,"type":"article-journal","container-title":"Chemical Science","DOI":"10.1039/D0SC01443E","ISSN":"2041-6520, 2041-6539","issue":"33","journalAbbreviation":"Chem. Sci.","language":"en","page":"8708-8722","source":"DOI.org (Crossref)","title":"Interpretable molecular models for molybdenum disulfide and insight into selective peptide recognition","volume":"11","author":[{"family":"Liu","given":"Juan"},{"family":"Zeng","given":"Jin"},{"family":"Zhu","given":"Cheng"},{"family":"Miao","given":"Jianwei"},{"family":"Huang","given":"Yu"},{"family":"Heinz","given":"Hendrik"}],"issued":{"date-parts":[["2020"]]}}},{"id":37,"uris":["http://zotero.org/users/local/yPa2OsEe/items/HIXJ9U44"],"uri":["http://zotero.org/users/local/yPa2OsEe/items/HIXJ9U44"],"itemData":{"id":37,"type":"article-journal","container-title":"The Journal of Chemical Physics","DOI":"10.1063/1.5001264","ISSN":"0021-9606, 1089-7690","issue":"10","journalAbbreviation":"J. Chem. Phys.","language":"en","page":"104706","source":"DOI.org (Crossref)","title":"Molybdenum disulfide and water interaction parameters","volume":"147","author":[{"family":"Heiranian","given":"Mohammad"},{"family":"Wu","given":"Yanbin"},{"family":"Aluru","given":"Narayana R."}],"issued":{"date-parts":[["2017",9,14]]}}},{"id":41,"uris":["http://zotero.org/users/local/yPa2OsEe/items/YJAWVZCR"],"uri":["http://zotero.org/users/local/yPa2OsEe/items/YJAWVZCR"],"itemData":{"id":41,"type":"article-journal","container-title":"The Journal of Chemical Physics","DOI":"10.1063/1.4966215","ISSN":"0021-9606, 1089-7690","issue":"16","journalAbbreviation":"J. Chem. Phys.","language":"en","page":"164705","source":"DOI.org (Crossref)","title":"Revisiting the droplet simulation approach to derive force-field parameters for water on molybdenum disulfide from wetting angle measurements","volume":"145","author":[{"family":"Leroy","given":"Frédéric"}],"issued":{"date-parts":[["2016",10,28]]}}},{"id":"3or8O6QB/YAIqLHkX","uris":["http://zotero.org/users/local/yPa2OsEe/items/UC9AVAM8"],"uri":["http://zotero.org/users/local/yPa2OsEe/items/UC9AVAM8"],"itemData":{"id":"oKcdBiG7/zDHzJTgG","type":"article-journal","container-title":"The Journal of Physical Chemistry C","DOI":"10.1021/acs.jpcc.7b00484","ISSN":"1932-7447, 1932-7455","issue":"16","journalAbbreviation":"J. Phys. Chem. C","language":"en","page":"9022-9031","source":"DOI.org (Crossref)","title":"Quantitative Modeling of MoS &lt;sub&gt;2&lt;/sub&gt; –Solvent Interfaces: Predicting Contact Angles and Exfoliation Performance using Molecular Dynamics","title-short":"Quantitative Modeling of MoS &lt;sub&gt;2&lt;/sub&gt; –Solvent Interfaces","volume":"121","author":[{"family":"Sresht","given":"Vishnu"},{"family":"Govind Rajan","given":"Ananth"},{"family":"Bordes","given":"Emilie"},{"family":"Strano","given":"Michael S."},{"family":"Pádua","given":"Agílio A.H."},{"family":"Blankschtein","given":"Daniel"}],"issued":{"date-parts":[["2017",4,27]]}}}],"schema":"https://github.com/citation-style-language/schema/raw/master/csl-citation.json"} </w:instrText>
      </w:r>
      <w:r w:rsidR="002D58D8">
        <w:fldChar w:fldCharType="separate"/>
      </w:r>
      <w:r w:rsidR="005B45AB" w:rsidRPr="005B45AB">
        <w:rPr>
          <w:rFonts w:ascii="Calibri" w:hAnsi="Calibri" w:cs="Calibri"/>
          <w:szCs w:val="24"/>
          <w:vertAlign w:val="superscript"/>
        </w:rPr>
        <w:t>8–10,26,27</w:t>
      </w:r>
      <w:r w:rsidR="002D58D8">
        <w:fldChar w:fldCharType="end"/>
      </w:r>
      <w:r w:rsidR="000331BE">
        <w:t xml:space="preserve"> </w:t>
      </w:r>
      <w:r w:rsidR="002D58D8">
        <w:t xml:space="preserve">The question </w:t>
      </w:r>
      <w:r w:rsidR="00615BC9">
        <w:t>arises</w:t>
      </w:r>
      <w:r w:rsidR="00F251C9">
        <w:t xml:space="preserve"> </w:t>
      </w:r>
      <w:r w:rsidR="002D58D8">
        <w:t>here is th</w:t>
      </w:r>
      <w:r w:rsidR="00D82D1F">
        <w:t>at</w:t>
      </w:r>
      <w:r w:rsidR="00FE6A3F">
        <w:t xml:space="preserve"> whether</w:t>
      </w:r>
      <w:r w:rsidR="00D82D1F">
        <w:t xml:space="preserve"> </w:t>
      </w:r>
      <w:r w:rsidR="002D58D8">
        <w:t>a FF which can accurately reproduce experimental WCAs can be safe enough for production MD</w:t>
      </w:r>
      <w:r w:rsidR="00615BC9">
        <w:t xml:space="preserve"> simulations</w:t>
      </w:r>
      <w:r w:rsidR="00D82D1F">
        <w:t xml:space="preserve">. </w:t>
      </w:r>
      <w:r w:rsidR="001974AB">
        <w:t xml:space="preserve"> </w:t>
      </w:r>
      <w:r w:rsidR="006C53CA">
        <w:t xml:space="preserve">In this work, we </w:t>
      </w:r>
      <w:r w:rsidR="00FE6A3F">
        <w:t>will show that severa</w:t>
      </w:r>
      <w:r w:rsidR="00D44D6B">
        <w:t>l</w:t>
      </w:r>
      <w:r w:rsidR="00FE6A3F">
        <w:t xml:space="preserve"> sets of FF parameters can produce the experimental WCA </w:t>
      </w:r>
      <w:r w:rsidR="004F48AE">
        <w:t>but no</w:t>
      </w:r>
      <w:r w:rsidR="00A63977">
        <w:t>t all</w:t>
      </w:r>
      <w:r w:rsidR="004F48AE">
        <w:t xml:space="preserve"> of them can really </w:t>
      </w:r>
      <w:r w:rsidR="00DC23A4">
        <w:t>describe energetic ordering of water configurations</w:t>
      </w:r>
      <w:r w:rsidR="00DC09BE">
        <w:t xml:space="preserve"> </w:t>
      </w:r>
      <w:r w:rsidR="00DC23A4">
        <w:t>on the surface of MoS</w:t>
      </w:r>
      <w:r w:rsidR="00DC23A4" w:rsidRPr="00DC23A4">
        <w:rPr>
          <w:vertAlign w:val="subscript"/>
        </w:rPr>
        <w:t>2</w:t>
      </w:r>
      <w:r w:rsidR="00A71C36">
        <w:t xml:space="preserve"> </w:t>
      </w:r>
      <w:r w:rsidR="008774F1">
        <w:t xml:space="preserve">as </w:t>
      </w:r>
      <w:r w:rsidR="00A71C36">
        <w:t>the quantum chemical hypersurface</w:t>
      </w:r>
      <w:r w:rsidR="002A519D">
        <w:t xml:space="preserve"> does</w:t>
      </w:r>
      <w:r w:rsidR="00DC23A4">
        <w:t>.</w:t>
      </w:r>
      <w:r w:rsidR="002E63D0">
        <w:t xml:space="preserve"> Therefore, we</w:t>
      </w:r>
      <w:r w:rsidR="00DC23A4">
        <w:t xml:space="preserve"> </w:t>
      </w:r>
      <w:r w:rsidR="006C53CA">
        <w:t>propose</w:t>
      </w:r>
      <w:r w:rsidR="005946C4">
        <w:t xml:space="preserve"> energetic ordering</w:t>
      </w:r>
      <w:r w:rsidR="009B5952">
        <w:t xml:space="preserve"> as a new criterion </w:t>
      </w:r>
      <w:r w:rsidR="0014087A">
        <w:t>to validate</w:t>
      </w:r>
      <w:r w:rsidR="008E3C26">
        <w:t xml:space="preserve"> </w:t>
      </w:r>
      <w:r w:rsidR="0074760C">
        <w:t>quality</w:t>
      </w:r>
      <w:r w:rsidR="008E3C26">
        <w:t xml:space="preserve"> of</w:t>
      </w:r>
      <w:r w:rsidR="0014087A">
        <w:t xml:space="preserve"> </w:t>
      </w:r>
      <w:r w:rsidR="0047579B">
        <w:t xml:space="preserve">parameters </w:t>
      </w:r>
      <w:r w:rsidR="00A3371D">
        <w:lastRenderedPageBreak/>
        <w:t xml:space="preserve">developed </w:t>
      </w:r>
      <w:r w:rsidR="0047579B">
        <w:t xml:space="preserve">for </w:t>
      </w:r>
      <w:r w:rsidR="00E203A8">
        <w:t xml:space="preserve">water-surface </w:t>
      </w:r>
      <w:r w:rsidR="0047579B">
        <w:t>simulations</w:t>
      </w:r>
      <w:r w:rsidR="0028082E">
        <w:t xml:space="preserve">. This new criterion </w:t>
      </w:r>
      <w:r w:rsidR="000B3F8C">
        <w:t>and</w:t>
      </w:r>
      <w:r w:rsidR="00936538">
        <w:t xml:space="preserve"> WCAs are believed to</w:t>
      </w:r>
      <w:r w:rsidR="00E81F7D">
        <w:t xml:space="preserve"> be a</w:t>
      </w:r>
      <w:r w:rsidR="00532EFF">
        <w:t xml:space="preserve"> synergistic pair</w:t>
      </w:r>
      <w:r w:rsidR="004724A8">
        <w:t xml:space="preserve"> of criteria</w:t>
      </w:r>
      <w:r w:rsidR="00936538">
        <w:t xml:space="preserve"> </w:t>
      </w:r>
      <w:r w:rsidR="0087422E">
        <w:t xml:space="preserve">which should be </w:t>
      </w:r>
      <w:r w:rsidR="00C43DF9">
        <w:t xml:space="preserve">used to assess </w:t>
      </w:r>
      <w:r w:rsidR="00C00A15">
        <w:t>reliability</w:t>
      </w:r>
      <w:r w:rsidR="00936538">
        <w:t xml:space="preserve"> of </w:t>
      </w:r>
      <w:r w:rsidR="00EF1AD9">
        <w:t xml:space="preserve">FF </w:t>
      </w:r>
      <w:r w:rsidR="00936538">
        <w:t xml:space="preserve">parameters </w:t>
      </w:r>
      <w:r w:rsidR="00854F30">
        <w:t>before any production MD</w:t>
      </w:r>
      <w:r w:rsidR="00285C29">
        <w:t xml:space="preserve"> </w:t>
      </w:r>
      <w:r w:rsidR="00400423">
        <w:t>run</w:t>
      </w:r>
      <w:r w:rsidR="00285C29">
        <w:t>.</w:t>
      </w:r>
      <w:r w:rsidR="008B1915">
        <w:t xml:space="preserve"> </w:t>
      </w:r>
      <w:r w:rsidR="005925FE">
        <w:t>Strictly f</w:t>
      </w:r>
      <w:r w:rsidR="00DE3816">
        <w:t>ollowing t</w:t>
      </w:r>
      <w:r w:rsidR="0096374A">
        <w:t>hese two criteria (energetic ordering and WCA)</w:t>
      </w:r>
      <w:r w:rsidR="0063562B">
        <w:t>, we developed a new set of parameters for</w:t>
      </w:r>
      <w:r w:rsidR="00406E98">
        <w:t xml:space="preserve"> dynamic</w:t>
      </w:r>
      <w:r w:rsidR="0063562B">
        <w:t xml:space="preserve"> simulation of water-MoS</w:t>
      </w:r>
      <w:r w:rsidR="0063562B" w:rsidRPr="0063562B">
        <w:rPr>
          <w:vertAlign w:val="subscript"/>
        </w:rPr>
        <w:t>2</w:t>
      </w:r>
      <w:r w:rsidR="0063562B">
        <w:t xml:space="preserve"> interfacial phenomena. </w:t>
      </w:r>
      <w:r w:rsidR="00107A7A">
        <w:t xml:space="preserve">With the new </w:t>
      </w:r>
      <w:r w:rsidR="00AA4AF7">
        <w:t xml:space="preserve">parameters, </w:t>
      </w:r>
      <w:r w:rsidR="00E56114">
        <w:t xml:space="preserve">we discussed a bit on </w:t>
      </w:r>
      <w:r w:rsidR="00AA4AF7">
        <w:t>ZPE</w:t>
      </w:r>
      <w:r w:rsidR="00667B5F">
        <w:t xml:space="preserve"> of water </w:t>
      </w:r>
      <w:r w:rsidR="00071D80">
        <w:t>adsorbed</w:t>
      </w:r>
      <w:r w:rsidR="00D91649">
        <w:t xml:space="preserve"> </w:t>
      </w:r>
      <w:r w:rsidR="00667B5F">
        <w:t>on</w:t>
      </w:r>
      <w:r w:rsidR="00071D80">
        <w:t xml:space="preserve"> the basal plane</w:t>
      </w:r>
      <w:r w:rsidR="00667B5F">
        <w:t xml:space="preserve"> MoS</w:t>
      </w:r>
      <w:r w:rsidR="00667B5F" w:rsidRPr="00B87818">
        <w:rPr>
          <w:vertAlign w:val="subscript"/>
        </w:rPr>
        <w:t>2</w:t>
      </w:r>
      <w:r w:rsidR="00391B2C">
        <w:t>.</w:t>
      </w:r>
      <w:r w:rsidR="002C7443">
        <w:t xml:space="preserve"> </w:t>
      </w:r>
    </w:p>
    <w:p w14:paraId="33797721" w14:textId="7C0EAC98" w:rsidR="00065B38" w:rsidRDefault="00456E6C" w:rsidP="00B61F58">
      <w:pPr>
        <w:pStyle w:val="RSCB02ArticleText"/>
        <w:spacing w:after="240"/>
      </w:pPr>
      <w:r>
        <w:tab/>
      </w:r>
      <w:r w:rsidR="00193692">
        <w:t>Fifteen</w:t>
      </w:r>
      <w:r w:rsidR="00046ED0">
        <w:t xml:space="preserve"> </w:t>
      </w:r>
      <w:r w:rsidR="00775CB5">
        <w:t>geometrical configurations</w:t>
      </w:r>
      <w:r w:rsidR="00381FFF">
        <w:t xml:space="preserve"> of water</w:t>
      </w:r>
      <w:r w:rsidR="00775CB5">
        <w:t xml:space="preserve"> </w:t>
      </w:r>
      <w:r w:rsidR="003E717C">
        <w:t xml:space="preserve">adsorbed </w:t>
      </w:r>
      <w:r w:rsidR="00775CB5">
        <w:t>on the</w:t>
      </w:r>
      <w:r w:rsidR="004E277B">
        <w:t xml:space="preserve"> </w:t>
      </w:r>
      <w:r w:rsidR="00046ED0">
        <w:t>MoS</w:t>
      </w:r>
      <w:r w:rsidR="00046ED0" w:rsidRPr="00AB2336">
        <w:rPr>
          <w:vertAlign w:val="subscript"/>
        </w:rPr>
        <w:t>2</w:t>
      </w:r>
      <w:r w:rsidR="00046ED0">
        <w:t xml:space="preserve"> </w:t>
      </w:r>
      <w:r w:rsidR="004E277B">
        <w:t>surfac</w:t>
      </w:r>
      <w:r w:rsidR="00046ED0">
        <w:t>e</w:t>
      </w:r>
      <w:r w:rsidR="00775CB5">
        <w:t xml:space="preserve"> </w:t>
      </w:r>
      <w:r w:rsidR="00E04DE3">
        <w:t xml:space="preserve">were optimized at the </w:t>
      </w:r>
      <w:r w:rsidR="00DB16B7">
        <w:t>vd</w:t>
      </w:r>
      <w:r w:rsidR="00E04DE3">
        <w:t>W-DF</w:t>
      </w:r>
      <w:r w:rsidR="00C006DD">
        <w:t>2</w:t>
      </w:r>
      <w:r w:rsidR="00367409">
        <w:fldChar w:fldCharType="begin"/>
      </w:r>
      <w:r w:rsidR="005B45AB">
        <w:instrText xml:space="preserve"> ADDIN ZOTERO_ITEM CSL_CITATION {"citationID":"OJg1utqo","properties":{"formattedCitation":"\\super 29\\nosupersub{}","plainCitation":"29","noteIndex":0},"citationItems":[{"id":42,"uris":["http://zotero.org/users/local/yPa2OsEe/items/3A8CZSYT"],"uri":["http://zotero.org/users/local/yPa2OsEe/items/3A8CZSYT"],"itemData":{"id":42,"type":"article-journal","container-title":"Physical Review B","DOI":"10.1103/PhysRevB.82.081101","ISSN":"1098-0121, 1550-235X","issue":"8","journalAbbreviation":"Phys. Rev. B","language":"en","page":"081101","source":"DOI.org (Crossref)","title":"Higher-accuracy van der Waals density functional","volume":"82","author":[{"family":"Lee","given":"Kyuho"},{"family":"Murray","given":"Éamonn D."},{"family":"Kong","given":"Lingzhu"},{"family":"Lundqvist","given":"Bengt I."},{"family":"Langreth","given":"David C."}],"issued":{"date-parts":[["2010",8,4]]}}}],"schema":"https://github.com/citation-style-language/schema/raw/master/csl-citation.json"} </w:instrText>
      </w:r>
      <w:r w:rsidR="00367409">
        <w:fldChar w:fldCharType="separate"/>
      </w:r>
      <w:r w:rsidR="005B45AB" w:rsidRPr="005B45AB">
        <w:rPr>
          <w:rFonts w:ascii="Calibri" w:hAnsi="Calibri" w:cs="Calibri"/>
          <w:szCs w:val="24"/>
          <w:vertAlign w:val="superscript"/>
        </w:rPr>
        <w:t>29</w:t>
      </w:r>
      <w:r w:rsidR="00367409">
        <w:fldChar w:fldCharType="end"/>
      </w:r>
      <w:r w:rsidR="00E04DE3">
        <w:t xml:space="preserve"> level of theory implemented in the Quantum Espresso</w:t>
      </w:r>
      <w:r w:rsidR="00367409">
        <w:t xml:space="preserve"> 6.4.1</w:t>
      </w:r>
      <w:r w:rsidR="00E04DE3">
        <w:t xml:space="preserve"> package.</w:t>
      </w:r>
      <w:r w:rsidR="00367409">
        <w:fldChar w:fldCharType="begin"/>
      </w:r>
      <w:r w:rsidR="005B45AB">
        <w:instrText xml:space="preserve"> ADDIN ZOTERO_ITEM CSL_CITATION {"citationID":"xqnme2C1","properties":{"formattedCitation":"\\super 30,31\\nosupersub{}","plainCitation":"30,31","noteIndex":0},"citationItems":[{"id":44,"uris":["http://zotero.org/users/local/yPa2OsEe/items/BST7Y842"],"uri":["http://zotero.org/users/local/yPa2OsEe/items/BST7Y842"],"itemData":{"id":44,"type":"article-journal","container-title":"Journal of Physics: Condensed Matter","DOI":"10.1088/1361-648X/aa8f79","ISSN":"0953-8984, 1361-648X","issue":"46","journalAbbreviation":"J. Phys.: Condens. Matter","page":"465901","source":"DOI.org (Crossref)","title":"Advanced capabilities for materials modelling with Quantum ESPRESSO","volume":"29","author":[{"family":"Giannozzi","given":"P"},{"family":"Andreussi","given":"O"},{"family":"Brumme","given":"T"},{"family":"Bunau","given":"O"},{"family":"Buongiorno Nardelli","given":"M"},{"family":"Calandra","given":"M"},{"family":"Car","given":"R"},{"family":"Cavazzoni","given":"C"},{"family":"Ceresoli","given":"D"},{"family":"Cococcioni","given":"M"},{"family":"Colonna","given":"N"},{"family":"Carnimeo","given":"I"},{"family":"Dal Corso","given":"A"},{"family":"Gironcoli","given":"S","non-dropping-particle":"de"},{"family":"Delugas","given":"P"},{"family":"DiStasio","given":"R A"},{"family":"Ferretti","given":"A"},{"family":"Floris","given":"A"},{"family":"Fratesi","given":"G"},{"family":"Fugallo","given":"G"},{"family":"Gebauer","given":"R"},{"family":"Gerstmann","given":"U"},{"family":"Giustino","given":"F"},{"family":"Gorni","given":"T"},{"family":"Jia","given":"J"},{"family":"Kawamura","given":"M"},{"family":"Ko","given":"H-Y"},{"family":"Kokalj","given":"A"},{"family":"Küçükbenli","given":"E"},{"family":"Lazzeri","given":"M"},{"family":"Marsili","given":"M"},{"family":"Marzari","given":"N"},{"family":"Mauri","given":"F"},{"family":"Nguyen","given":"N L"},{"family":"Nguyen","given":"H-V"},{"family":"Otero-de-la-Roza","given":"A"},{"family":"Paulatto","given":"L"},{"family":"Poncé","given":"S"},{"family":"Rocca","given":"D"},{"family":"Sabatini","given":"R"},{"family":"Santra","given":"B"},{"family":"Schlipf","given":"M"},{"family":"Seitsonen","given":"A P"},{"family":"Smogunov","given":"A"},{"family":"Timrov","given":"I"},{"family":"Thonhauser","given":"T"},{"family":"Umari","given":"P"},{"family":"Vast","given":"N"},{"family":"Wu","given":"X"},{"family":"Baroni","given":"S"}],"issued":{"date-parts":[["2017",11,22]]}}},{"id":46,"uris":["http://zotero.org/users/local/yPa2OsEe/items/59URMECI"],"uri":["http://zotero.org/users/local/yPa2OsEe/items/59URMECI"],"itemData":{"id":46,"type":"article-journal","container-title":"The Journal of Chemical Physics","DOI":"10.1063/5.0005082","ISSN":"0021-9606, 1089-7690","issue":"15","journalAbbreviation":"J. Chem. Phys.","language":"en","page":"154105","source":"DOI.org (Crossref)","title":"Q &lt;span style=\"font-variant:small-caps;\"&gt;uantum&lt;/span&gt; ESPRESSO toward the exascale","title-short":"Q &lt;span style=\"font-variant","volume":"152","author":[{"family":"Giannozzi","given":"Paolo"},{"family":"Baseggio","given":"Oscar"},{"family":"Bonfà","given":"Pietro"},{"family":"Brunato","given":"Davide"},{"family":"Car","given":"Roberto"},{"family":"Carnimeo","given":"Ivan"},{"family":"Cavazzoni","given":"Carlo"},{"family":"Gironcoli","given":"Stefano","non-dropping-particle":"de"},{"family":"Delugas","given":"Pietro"},{"family":"Ferrari Ruffino","given":"Fabrizio"},{"family":"Ferretti","given":"Andrea"},{"family":"Marzari","given":"Nicola"},{"family":"Timrov","given":"Iurii"},{"family":"Urru","given":"Andrea"},{"family":"Baroni","given":"Stefano"}],"issued":{"date-parts":[["2020",4,21]]}}}],"schema":"https://github.com/citation-style-language/schema/raw/master/csl-citation.json"} </w:instrText>
      </w:r>
      <w:r w:rsidR="00367409">
        <w:fldChar w:fldCharType="separate"/>
      </w:r>
      <w:r w:rsidR="005B45AB" w:rsidRPr="005B45AB">
        <w:rPr>
          <w:rFonts w:ascii="Calibri" w:hAnsi="Calibri" w:cs="Calibri"/>
          <w:szCs w:val="24"/>
          <w:vertAlign w:val="superscript"/>
        </w:rPr>
        <w:t>30,31</w:t>
      </w:r>
      <w:r w:rsidR="00367409">
        <w:fldChar w:fldCharType="end"/>
      </w:r>
      <w:r>
        <w:t xml:space="preserve"> </w:t>
      </w:r>
      <w:r w:rsidR="00FE0DB8">
        <w:t>The</w:t>
      </w:r>
      <w:r w:rsidR="0019676F">
        <w:t xml:space="preserve"> optimized configurations were</w:t>
      </w:r>
      <w:r w:rsidR="00F42E56">
        <w:t>, subsequently,</w:t>
      </w:r>
      <w:r w:rsidR="0019676F">
        <w:t xml:space="preserve"> used in</w:t>
      </w:r>
      <w:r w:rsidR="003905A4">
        <w:t xml:space="preserve"> the</w:t>
      </w:r>
      <w:r w:rsidR="0019676F">
        <w:t xml:space="preserve"> MD calculations for evaluation of FF parameters</w:t>
      </w:r>
      <w:r w:rsidR="00D123A7">
        <w:t xml:space="preserve"> </w:t>
      </w:r>
      <w:r w:rsidR="00C12446">
        <w:t xml:space="preserve">developed </w:t>
      </w:r>
      <w:r w:rsidR="00D123A7">
        <w:t>in this work and</w:t>
      </w:r>
      <w:r w:rsidR="00C675BF">
        <w:t xml:space="preserve"> </w:t>
      </w:r>
      <w:r w:rsidR="002F0CF9">
        <w:t>in</w:t>
      </w:r>
      <w:r w:rsidR="00D123A7">
        <w:t xml:space="preserve"> five other publications</w:t>
      </w:r>
      <w:r w:rsidR="00F73EF0">
        <w:t>.</w:t>
      </w:r>
      <w:r w:rsidR="00DE110F">
        <w:fldChar w:fldCharType="begin"/>
      </w:r>
      <w:r w:rsidR="00703E69">
        <w:instrText xml:space="preserve"> ADDIN ZOTERO_ITEM CSL_CITATION {"citationID":"0OZghg0N","properties":{"formattedCitation":"\\super 8\\uc0\\u8211{}10,26,27\\nosupersub{}","plainCitation":"8–10,26,27","noteIndex":0},"citationItems":[{"id":9,"uris":["http://zotero.org/users/local/yPa2OsEe/items/PV8ELUH6"],"uri":["http://zotero.org/users/local/yPa2OsEe/items/PV8ELUH6"],"itemData":{"id":9,"type":"article-journal","container-title":"Chemical Science","DOI":"10.1039/D0SC01443E","ISSN":"2041-6520, 2041-6539","issue":"33","journalAbbreviation":"Chem. Sci.","language":"en","page":"8708-8722","source":"DOI.org (Crossref)","title":"Interpretable molecular models for molybdenum disulfide and insight into selective peptide recognition","volume":"11","author":[{"family":"Liu","given":"Juan"},{"family":"Zeng","given":"Jin"},{"family":"Zhu","given":"Cheng"},{"family":"Miao","given":"Jianwei"},{"family":"Huang","given":"Yu"},{"family":"Heinz","given":"Hendrik"}],"issued":{"date-parts":[["2020"]]}}},{"id":37,"uris":["http://zotero.org/users/local/yPa2OsEe/items/HIXJ9U44"],"uri":["http://zotero.org/users/local/yPa2OsEe/items/HIXJ9U44"],"itemData":{"id":37,"type":"article-journal","container-title":"The Journal of Chemical Physics","DOI":"10.1063/1.5001264","ISSN":"0021-9606, 1089-7690","issue":"10","journalAbbreviation":"J. Chem. Phys.","language":"en","page":"104706","source":"DOI.org (Crossref)","title":"Molybdenum disulfide and water interaction parameters","volume":"147","author":[{"family":"Heiranian","given":"Mohammad"},{"family":"Wu","given":"Yanbin"},{"family":"Aluru","given":"Narayana R."}],"issued":{"date-parts":[["2017",9,14]]}}},{"id":41,"uris":["http://zotero.org/users/local/yPa2OsEe/items/YJAWVZCR"],"uri":["http://zotero.org/users/local/yPa2OsEe/items/YJAWVZCR"],"itemData":{"id":41,"type":"article-journal","container-title":"The Journal of Chemical Physics","DOI":"10.1063/1.4966215","ISSN":"0021-9606, 1089-7690","issue":"16","journalAbbreviation":"J. Chem. Phys.","language":"en","page":"164705","source":"DOI.org (Crossref)","title":"Revisiting the droplet simulation approach to derive force-field parameters for water on molybdenum disulfide from wetting angle measurements","volume":"145","author":[{"family":"Leroy","given":"Frédéric"}],"issued":{"date-parts":[["2016",10,28]]}}},{"id":"3or8O6QB/YAIqLHkX","uris":["http://zotero.org/users/local/yPa2OsEe/items/UC9AVAM8"],"uri":["http://zotero.org/users/local/yPa2OsEe/items/UC9AVAM8"],"itemData":{"id":"ekCEdNKa/AMzhw4fv","type":"article-journal","container-title":"The Journal of Physical Chemistry C","DOI":"10.1021/acs.jpcc.7b00484","ISSN":"1932-7447, 1932-7455","issue":"16","journalAbbreviation":"J. Phys. Chem. C","language":"en","page":"9022-9031","source":"DOI.org (Crossref)","title":"Quantitative Modeling of MoS &lt;sub&gt;2&lt;/sub&gt; –Solvent Interfaces: Predicting Contact Angles and Exfoliation Performance using Molecular Dynamics","title-short":"Quantitative Modeling of MoS &lt;sub&gt;2&lt;/sub&gt; –Solvent Interfaces","volume":"121","author":[{"family":"Sresht","given":"Vishnu"},{"family":"Govind Rajan","given":"Ananth"},{"family":"Bordes","given":"Emilie"},{"family":"Strano","given":"Michael S."},{"family":"Pádua","given":"Agílio A.H."},{"family":"Blankschtein","given":"Daniel"}],"issued":{"date-parts":[["2017",4,27]]}}},{"id":"3or8O6QB/NBRCA6z2","uris":["http://zotero.org/users/local/yPa2OsEe/items/A6RSWVM4"],"uri":["http://zotero.org/users/local/yPa2OsEe/items/A6RSWVM4"],"itemData":{"id":7,"type":"article-journal","container-title":"Applied Physics Letters","DOI":"10.1063/1.4944840","ISSN":"0003-6951, 1077-3118","issue":"13","journalAbbreviation":"Appl. Phys. Lett.","language":"en","page":"131601","source":"DOI.org (Crossref)","title":"Wettability and friction of water on a MoS &lt;sub&gt;2&lt;/sub&gt; nanosheet","volume":"108","author":[{"family":"Luan","given":"Binquan"},{"family":"Zhou","given":"Ruhong"}],"issued":{"date-parts":[["2016",3,28]]}}}],"schema":"https://github.com/citation-style-language/schema/raw/master/csl-citation.json"} </w:instrText>
      </w:r>
      <w:r w:rsidR="00DE110F">
        <w:fldChar w:fldCharType="separate"/>
      </w:r>
      <w:r w:rsidR="00DE110F" w:rsidRPr="00DE110F">
        <w:rPr>
          <w:rFonts w:ascii="Calibri" w:hAnsi="Calibri" w:cs="Calibri"/>
          <w:szCs w:val="24"/>
          <w:vertAlign w:val="superscript"/>
        </w:rPr>
        <w:t>8–10,26,27</w:t>
      </w:r>
      <w:r w:rsidR="00DE110F">
        <w:fldChar w:fldCharType="end"/>
      </w:r>
      <w:r w:rsidR="00DE110F">
        <w:t xml:space="preserve"> </w:t>
      </w:r>
      <w:r w:rsidR="00F671FC">
        <w:t xml:space="preserve">All MD simulations were </w:t>
      </w:r>
      <w:r w:rsidR="00554327">
        <w:t xml:space="preserve">done with </w:t>
      </w:r>
      <w:r w:rsidR="00F671FC">
        <w:t>the Gromacs 2018.3 package.</w:t>
      </w:r>
      <w:r w:rsidR="00072363">
        <w:t xml:space="preserve"> Full details of </w:t>
      </w:r>
      <w:r w:rsidR="009643D0">
        <w:t xml:space="preserve">method selection, </w:t>
      </w:r>
      <w:r w:rsidR="00072363">
        <w:t>quantum chemical calculations</w:t>
      </w:r>
      <w:r w:rsidR="00381D8C">
        <w:t>,</w:t>
      </w:r>
      <w:r w:rsidR="00072363">
        <w:t xml:space="preserve"> MD simulations</w:t>
      </w:r>
      <w:r w:rsidR="007355EB">
        <w:t>, and</w:t>
      </w:r>
      <w:r w:rsidR="008911FC">
        <w:t xml:space="preserve"> nonbonded</w:t>
      </w:r>
      <w:r w:rsidR="007355EB">
        <w:t xml:space="preserve"> </w:t>
      </w:r>
      <w:r w:rsidR="007355EB" w:rsidRPr="007355EB">
        <w:t xml:space="preserve">Lennard-Jones </w:t>
      </w:r>
      <w:r w:rsidR="007355EB">
        <w:t>parameterization</w:t>
      </w:r>
      <w:r w:rsidR="008911FC">
        <w:t xml:space="preserve"> </w:t>
      </w:r>
      <w:r w:rsidR="00072363">
        <w:t xml:space="preserve">are provided in the </w:t>
      </w:r>
      <w:r w:rsidR="00293D13">
        <w:t xml:space="preserve">electronic </w:t>
      </w:r>
      <w:r w:rsidR="00072363">
        <w:t>supplementary information (E</w:t>
      </w:r>
      <w:r w:rsidR="00CD47B4">
        <w:t>S</w:t>
      </w:r>
      <w:r w:rsidR="00072363">
        <w:t xml:space="preserve">I). </w:t>
      </w:r>
    </w:p>
    <w:p w14:paraId="7016D1A4" w14:textId="79CAD230" w:rsidR="004D5BC7" w:rsidRDefault="00CC1C5D" w:rsidP="00B61F58">
      <w:pPr>
        <w:pStyle w:val="RSCB02ArticleText"/>
        <w:spacing w:after="240"/>
      </w:pPr>
      <w:r>
        <w:rPr>
          <w:noProof/>
          <w:w w:val="100"/>
        </w:rPr>
        <mc:AlternateContent>
          <mc:Choice Requires="wpg">
            <w:drawing>
              <wp:anchor distT="0" distB="0" distL="114300" distR="114300" simplePos="0" relativeHeight="251677696" behindDoc="0" locked="0" layoutInCell="1" allowOverlap="1" wp14:anchorId="62C85A50" wp14:editId="01E3A8A6">
                <wp:simplePos x="0" y="0"/>
                <wp:positionH relativeFrom="column">
                  <wp:posOffset>496782</wp:posOffset>
                </wp:positionH>
                <wp:positionV relativeFrom="paragraph">
                  <wp:posOffset>1830070</wp:posOffset>
                </wp:positionV>
                <wp:extent cx="2010410" cy="3839210"/>
                <wp:effectExtent l="0" t="0" r="8890" b="8890"/>
                <wp:wrapTopAndBottom/>
                <wp:docPr id="14" name="Group 14"/>
                <wp:cNvGraphicFramePr/>
                <a:graphic xmlns:a="http://schemas.openxmlformats.org/drawingml/2006/main">
                  <a:graphicData uri="http://schemas.microsoft.com/office/word/2010/wordprocessingGroup">
                    <wpg:wgp>
                      <wpg:cNvGrpSpPr/>
                      <wpg:grpSpPr>
                        <a:xfrm>
                          <a:off x="0" y="0"/>
                          <a:ext cx="2010410" cy="3839210"/>
                          <a:chOff x="0" y="0"/>
                          <a:chExt cx="2010410" cy="3839210"/>
                        </a:xfrm>
                      </wpg:grpSpPr>
                      <pic:pic xmlns:pic="http://schemas.openxmlformats.org/drawingml/2006/picture">
                        <pic:nvPicPr>
                          <pic:cNvPr id="12" name="Graphic 12"/>
                          <pic:cNvPicPr>
                            <a:picLocks noChangeAspect="1"/>
                          </pic:cNvPicPr>
                        </pic:nvPicPr>
                        <pic:blipFill>
                          <a:blip r:embed="rId14"/>
                          <a:stretch>
                            <a:fillRect/>
                          </a:stretch>
                        </pic:blipFill>
                        <pic:spPr>
                          <a:xfrm>
                            <a:off x="0" y="0"/>
                            <a:ext cx="2005965" cy="3286125"/>
                          </a:xfrm>
                          <a:prstGeom prst="rect">
                            <a:avLst/>
                          </a:prstGeom>
                        </pic:spPr>
                      </pic:pic>
                      <wps:wsp>
                        <wps:cNvPr id="13" name="Text Box 13"/>
                        <wps:cNvSpPr txBox="1"/>
                        <wps:spPr>
                          <a:xfrm>
                            <a:off x="0" y="3331210"/>
                            <a:ext cx="2010410" cy="508000"/>
                          </a:xfrm>
                          <a:prstGeom prst="rect">
                            <a:avLst/>
                          </a:prstGeom>
                          <a:solidFill>
                            <a:prstClr val="white"/>
                          </a:solidFill>
                          <a:ln>
                            <a:noFill/>
                          </a:ln>
                        </wps:spPr>
                        <wps:txbx>
                          <w:txbxContent>
                            <w:p w14:paraId="43B6BB6A" w14:textId="2F1B9573" w:rsidR="003D5772" w:rsidRPr="002E526D" w:rsidRDefault="003D5772" w:rsidP="003D5772">
                              <w:pPr>
                                <w:pStyle w:val="Caption"/>
                                <w:jc w:val="both"/>
                                <w:rPr>
                                  <w:rFonts w:cs="Times New Roman"/>
                                  <w:noProof/>
                                  <w:w w:val="108"/>
                                  <w:sz w:val="18"/>
                                </w:rPr>
                              </w:pPr>
                              <w:bookmarkStart w:id="2" w:name="_Ref58963444"/>
                              <w:r w:rsidRPr="00966E7F">
                                <w:rPr>
                                  <w:sz w:val="18"/>
                                </w:rPr>
                                <w:t xml:space="preserve">Figure </w:t>
                              </w:r>
                              <w:r w:rsidRPr="00966E7F">
                                <w:rPr>
                                  <w:sz w:val="18"/>
                                </w:rPr>
                                <w:fldChar w:fldCharType="begin"/>
                              </w:r>
                              <w:r w:rsidRPr="00966E7F">
                                <w:rPr>
                                  <w:sz w:val="18"/>
                                </w:rPr>
                                <w:instrText xml:space="preserve"> SEQ Figure \* ARABIC </w:instrText>
                              </w:r>
                              <w:r w:rsidRPr="00966E7F">
                                <w:rPr>
                                  <w:sz w:val="18"/>
                                </w:rPr>
                                <w:fldChar w:fldCharType="separate"/>
                              </w:r>
                              <w:r w:rsidRPr="00966E7F">
                                <w:rPr>
                                  <w:noProof/>
                                  <w:sz w:val="18"/>
                                </w:rPr>
                                <w:t>1</w:t>
                              </w:r>
                              <w:r w:rsidRPr="00966E7F">
                                <w:rPr>
                                  <w:sz w:val="18"/>
                                </w:rPr>
                                <w:fldChar w:fldCharType="end"/>
                              </w:r>
                              <w:bookmarkEnd w:id="2"/>
                              <w:r w:rsidRPr="00966E7F">
                                <w:rPr>
                                  <w:sz w:val="18"/>
                                </w:rPr>
                                <w:t xml:space="preserve"> Side and top views of the four strongest binding configurations of water on the</w:t>
                              </w:r>
                              <w:r w:rsidR="00837983">
                                <w:rPr>
                                  <w:sz w:val="18"/>
                                </w:rPr>
                                <w:t xml:space="preserve"> </w:t>
                              </w:r>
                              <w:r w:rsidR="00837983" w:rsidRPr="00966E7F">
                                <w:rPr>
                                  <w:sz w:val="18"/>
                                </w:rPr>
                                <w:t>MoS</w:t>
                              </w:r>
                              <w:r w:rsidR="00837983" w:rsidRPr="00966E7F">
                                <w:rPr>
                                  <w:sz w:val="18"/>
                                  <w:vertAlign w:val="subscript"/>
                                </w:rPr>
                                <w:t>2</w:t>
                              </w:r>
                              <w:r w:rsidRPr="00966E7F">
                                <w:rPr>
                                  <w:sz w:val="18"/>
                                </w:rPr>
                                <w:t xml:space="preserve"> basal plane</w:t>
                              </w:r>
                              <w:r w:rsidR="002E526D">
                                <w:rPr>
                                  <w:sz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2C85A50" id="Group 14" o:spid="_x0000_s1027" style="position:absolute;left:0;text-align:left;margin-left:39.1pt;margin-top:144.1pt;width:158.3pt;height:302.3pt;z-index:251677696;mso-width-relative:margin;mso-height-relative:margin" coordsize="20104,383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2" o:spid="_x0000_s1028" type="#_x0000_t75" style="position:absolute;width:20059;height:32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">
                  <v:imagedata r:id="rId15" o:title=""/>
                </v:shape>
                <v:shape id="Text Box 13" o:spid="_x0000_s1029" type="#_x0000_t202" style="position:absolute;top:33312;width:20104;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43B6BB6A" w14:textId="2F1B9573" w:rsidR="003D5772" w:rsidRPr="002E526D" w:rsidRDefault="003D5772" w:rsidP="003D5772">
                        <w:pPr>
                          <w:pStyle w:val="Caption"/>
                          <w:jc w:val="both"/>
                          <w:rPr>
                            <w:rFonts w:cs="Times New Roman"/>
                            <w:noProof/>
                            <w:w w:val="108"/>
                            <w:sz w:val="18"/>
                          </w:rPr>
                        </w:pPr>
                        <w:bookmarkStart w:id="3" w:name="_Ref58963444"/>
                        <w:r w:rsidRPr="00966E7F">
                          <w:rPr>
                            <w:sz w:val="18"/>
                          </w:rPr>
                          <w:t xml:space="preserve">Figure </w:t>
                        </w:r>
                        <w:r w:rsidRPr="00966E7F">
                          <w:rPr>
                            <w:sz w:val="18"/>
                          </w:rPr>
                          <w:fldChar w:fldCharType="begin"/>
                        </w:r>
                        <w:r w:rsidRPr="00966E7F">
                          <w:rPr>
                            <w:sz w:val="18"/>
                          </w:rPr>
                          <w:instrText xml:space="preserve"> SEQ Figure \* ARABIC </w:instrText>
                        </w:r>
                        <w:r w:rsidRPr="00966E7F">
                          <w:rPr>
                            <w:sz w:val="18"/>
                          </w:rPr>
                          <w:fldChar w:fldCharType="separate"/>
                        </w:r>
                        <w:r w:rsidRPr="00966E7F">
                          <w:rPr>
                            <w:noProof/>
                            <w:sz w:val="18"/>
                          </w:rPr>
                          <w:t>1</w:t>
                        </w:r>
                        <w:r w:rsidRPr="00966E7F">
                          <w:rPr>
                            <w:sz w:val="18"/>
                          </w:rPr>
                          <w:fldChar w:fldCharType="end"/>
                        </w:r>
                        <w:bookmarkEnd w:id="3"/>
                        <w:r w:rsidRPr="00966E7F">
                          <w:rPr>
                            <w:sz w:val="18"/>
                          </w:rPr>
                          <w:t xml:space="preserve"> Side and top views of the four strongest binding configurations of water on the</w:t>
                        </w:r>
                        <w:r w:rsidR="00837983">
                          <w:rPr>
                            <w:sz w:val="18"/>
                          </w:rPr>
                          <w:t xml:space="preserve"> </w:t>
                        </w:r>
                        <w:r w:rsidR="00837983" w:rsidRPr="00966E7F">
                          <w:rPr>
                            <w:sz w:val="18"/>
                          </w:rPr>
                          <w:t>MoS</w:t>
                        </w:r>
                        <w:r w:rsidR="00837983" w:rsidRPr="00966E7F">
                          <w:rPr>
                            <w:sz w:val="18"/>
                            <w:vertAlign w:val="subscript"/>
                          </w:rPr>
                          <w:t>2</w:t>
                        </w:r>
                        <w:r w:rsidRPr="00966E7F">
                          <w:rPr>
                            <w:sz w:val="18"/>
                          </w:rPr>
                          <w:t xml:space="preserve"> basal plane</w:t>
                        </w:r>
                        <w:r w:rsidR="002E526D">
                          <w:rPr>
                            <w:sz w:val="18"/>
                          </w:rPr>
                          <w:t xml:space="preserve">. </w:t>
                        </w:r>
                      </w:p>
                    </w:txbxContent>
                  </v:textbox>
                </v:shape>
                <w10:wrap type="topAndBottom"/>
              </v:group>
            </w:pict>
          </mc:Fallback>
        </mc:AlternateContent>
      </w:r>
      <w:r w:rsidR="002D19C4">
        <w:tab/>
      </w:r>
      <w:r w:rsidR="006570F3">
        <w:t>Static a</w:t>
      </w:r>
      <w:r w:rsidR="00303516">
        <w:t>dsorption</w:t>
      </w:r>
      <w:r w:rsidR="005A1B69">
        <w:t xml:space="preserve"> energy of water</w:t>
      </w:r>
      <w:r w:rsidR="00074AD1">
        <w:t xml:space="preserve"> </w:t>
      </w:r>
      <w:r w:rsidR="005A1B69">
        <w:t>on the basal plane of MoS</w:t>
      </w:r>
      <w:r w:rsidR="005A1B69" w:rsidRPr="00412481">
        <w:rPr>
          <w:vertAlign w:val="subscript"/>
        </w:rPr>
        <w:t>2</w:t>
      </w:r>
      <w:r w:rsidR="005A1B69">
        <w:t xml:space="preserve"> </w:t>
      </w:r>
      <w:r w:rsidR="00A272EE">
        <w:t xml:space="preserve">was </w:t>
      </w:r>
      <w:r w:rsidR="0044054A">
        <w:t>estimate</w:t>
      </w:r>
      <w:r w:rsidR="001B6C05">
        <w:t>d</w:t>
      </w:r>
      <w:r w:rsidR="00340F81">
        <w:t xml:space="preserve"> to be </w:t>
      </w:r>
      <m:oMath>
        <m:r>
          <m:rPr>
            <m:sty m:val="b"/>
          </m:rPr>
          <w:rPr>
            <w:rFonts w:ascii="Cambria Math" w:hAnsi="Cambria Math"/>
          </w:rPr>
          <m:t>∼</m:t>
        </m:r>
      </m:oMath>
      <w:r w:rsidR="00340F81">
        <w:t>15 kJ/mol.</w:t>
      </w:r>
      <w:r w:rsidR="00DE4941">
        <w:t xml:space="preserve"> </w:t>
      </w:r>
      <w:r w:rsidR="00577732">
        <w:t>S</w:t>
      </w:r>
      <w:r w:rsidR="00C10D5A">
        <w:t>everal</w:t>
      </w:r>
      <w:r w:rsidR="00C3532A">
        <w:t xml:space="preserve"> configurations </w:t>
      </w:r>
      <w:r w:rsidR="00DD23CF">
        <w:t xml:space="preserve">were </w:t>
      </w:r>
      <w:r w:rsidR="005D07F9">
        <w:t>found</w:t>
      </w:r>
      <w:r w:rsidR="00DD23CF">
        <w:t xml:space="preserve"> to</w:t>
      </w:r>
      <w:r w:rsidR="0024317C">
        <w:t xml:space="preserve"> </w:t>
      </w:r>
      <w:r w:rsidR="009956A5">
        <w:t xml:space="preserve">have </w:t>
      </w:r>
      <w:r w:rsidR="005D07F9">
        <w:t>close</w:t>
      </w:r>
      <w:r w:rsidR="009956A5">
        <w:t xml:space="preserve"> </w:t>
      </w:r>
      <w:r w:rsidR="00C5127F">
        <w:t>inter</w:t>
      </w:r>
      <w:r w:rsidR="006E1B29">
        <w:t>ac</w:t>
      </w:r>
      <w:r w:rsidR="00C5127F">
        <w:t>tion</w:t>
      </w:r>
      <w:r w:rsidR="009956A5">
        <w:t xml:space="preserve"> energies</w:t>
      </w:r>
      <w:r w:rsidR="00DB7B53">
        <w:t>, ranging from 13</w:t>
      </w:r>
      <w:r w:rsidR="00741739">
        <w:t>.0</w:t>
      </w:r>
      <w:r w:rsidR="00DB7B53">
        <w:t xml:space="preserve"> to 15</w:t>
      </w:r>
      <w:r w:rsidR="00741739">
        <w:t>.0</w:t>
      </w:r>
      <w:r w:rsidR="00DB7B53">
        <w:t xml:space="preserve"> kJ/mol</w:t>
      </w:r>
      <w:r w:rsidR="00B60E16">
        <w:t>.</w:t>
      </w:r>
      <w:r w:rsidR="0003002D">
        <w:t xml:space="preserve"> </w:t>
      </w:r>
      <w:r w:rsidR="002D65CD">
        <w:t xml:space="preserve">These values are in good agreement </w:t>
      </w:r>
      <w:r w:rsidR="00F94938">
        <w:t>with adsorption energy reported elsewhere.</w:t>
      </w:r>
      <w:r w:rsidR="00663056">
        <w:fldChar w:fldCharType="begin"/>
      </w:r>
      <w:r w:rsidR="005B45AB">
        <w:instrText xml:space="preserve"> ADDIN ZOTERO_ITEM CSL_CITATION {"citationID":"rx6PIvTx","properties":{"formattedCitation":"\\super 32,33\\nosupersub{}","plainCitation":"32,33","noteIndex":0},"citationItems":[{"id":50,"uris":["http://zotero.org/users/local/yPa2OsEe/items/KSNV6NX5"],"uri":["http://zotero.org/users/local/yPa2OsEe/items/KSNV6NX5"],"itemData":{"id":50,"type":"article-journal","container-title":"Physical Chemistry Chemical Physics","DOI":"10.1039/C7CP00544J","ISSN":"1463-9076, 1463-9084","issue":"14","journalAbbreviation":"Phys. Chem. Chem. Phys.","language":"en","page":"9485-9499","source":"DOI.org (Crossref)","title":"Adsorption of small inorganic molecules on a defective MoS &lt;sub&gt;2&lt;/sub&gt; monolayer","volume":"19","author":[{"family":"González","given":"César"},{"family":"Biel","given":"Blanca"},{"family":"Dappe","given":"Yannick J."}],"issued":{"date-parts":[["2017"]]}}},{"id":48,"uris":["http://zotero.org/users/local/yPa2OsEe/items/NAN2XPKK"],"uri":["http://zotero.org/users/local/yPa2OsEe/items/NAN2XPKK"],"itemData":{"id":48,"type":"article-journal","container-title":"Chemical Physics Letters","DOI":"10.1016/j.cplett.2014.01.043","ISSN":"00092614","journalAbbreviation":"Chem. Phys. Lett.","language":"en","page":"35-42","source":"DOI.org (Crossref)","title":"Gas adsorption on MoS2 monolayer from first-principles calculations","volume":"595-596","author":[{"family":"Zhao","given":"Shijun"},{"family":"Xue","given":"Jianming"},{"family":"Kang","given":"Wei"}],"issued":{"date-parts":[["2014",3]]}}}],"schema":"https://github.com/citation-style-language/schema/raw/master/csl-citation.json"} </w:instrText>
      </w:r>
      <w:r w:rsidR="00663056">
        <w:fldChar w:fldCharType="separate"/>
      </w:r>
      <w:r w:rsidR="005B45AB" w:rsidRPr="005B45AB">
        <w:rPr>
          <w:rFonts w:ascii="Calibri" w:hAnsi="Calibri" w:cs="Calibri"/>
          <w:szCs w:val="24"/>
          <w:vertAlign w:val="superscript"/>
        </w:rPr>
        <w:t>32,33</w:t>
      </w:r>
      <w:r w:rsidR="00663056">
        <w:fldChar w:fldCharType="end"/>
      </w:r>
      <w:r w:rsidR="00A149A0">
        <w:t xml:space="preserve"> </w:t>
      </w:r>
      <w:r w:rsidR="00B9004C">
        <w:t>G</w:t>
      </w:r>
      <w:r w:rsidR="00B00F87">
        <w:t xml:space="preserve">eometrical </w:t>
      </w:r>
      <w:r w:rsidR="00F67DF2">
        <w:t>structure</w:t>
      </w:r>
      <w:r w:rsidR="00B9004C">
        <w:t>s</w:t>
      </w:r>
      <w:r w:rsidR="00B00F87">
        <w:t xml:space="preserve"> of t</w:t>
      </w:r>
      <w:r w:rsidR="000705BC">
        <w:t>he strongest</w:t>
      </w:r>
      <w:r w:rsidR="00AA5B76">
        <w:t xml:space="preserve"> binding</w:t>
      </w:r>
      <w:r w:rsidR="00F67DF2">
        <w:t xml:space="preserve"> configuration</w:t>
      </w:r>
      <w:r w:rsidR="005D69CC">
        <w:t xml:space="preserve"> and </w:t>
      </w:r>
      <w:r w:rsidR="00E54D9D">
        <w:t xml:space="preserve">three </w:t>
      </w:r>
      <w:r w:rsidR="005D69CC">
        <w:t>other close ones</w:t>
      </w:r>
      <w:r w:rsidR="009D234D">
        <w:t xml:space="preserve"> </w:t>
      </w:r>
      <w:r w:rsidR="005D69CC">
        <w:t>are</w:t>
      </w:r>
      <w:r w:rsidR="000705BC">
        <w:t xml:space="preserve"> given in </w:t>
      </w:r>
      <w:r w:rsidR="002301F0">
        <w:fldChar w:fldCharType="begin"/>
      </w:r>
      <w:r w:rsidR="002301F0">
        <w:instrText xml:space="preserve"> REF _Ref58963444 \h </w:instrText>
      </w:r>
      <w:r w:rsidR="002301F0">
        <w:fldChar w:fldCharType="separate"/>
      </w:r>
      <w:r w:rsidR="002301F0" w:rsidRPr="00966E7F">
        <w:t xml:space="preserve">Figure </w:t>
      </w:r>
      <w:r w:rsidR="002301F0" w:rsidRPr="00966E7F">
        <w:rPr>
          <w:noProof/>
        </w:rPr>
        <w:t>1</w:t>
      </w:r>
      <w:r w:rsidR="002301F0">
        <w:fldChar w:fldCharType="end"/>
      </w:r>
      <w:r w:rsidR="002D3F0D">
        <w:t xml:space="preserve">. </w:t>
      </w:r>
      <w:r w:rsidR="00403CCA">
        <w:t xml:space="preserve">Note that with a value of 15 kJ/mol, the </w:t>
      </w:r>
      <w:r w:rsidR="007C6B19">
        <w:t xml:space="preserve">static </w:t>
      </w:r>
      <w:r w:rsidR="00403CCA">
        <w:t>interaction between water and the basal plane of MoS</w:t>
      </w:r>
      <w:r w:rsidR="00403CCA" w:rsidRPr="00403CCA">
        <w:rPr>
          <w:vertAlign w:val="subscript"/>
        </w:rPr>
        <w:t>2</w:t>
      </w:r>
      <w:r w:rsidR="00403CCA">
        <w:t xml:space="preserve"> can be considered as a weak interaction, and the insight </w:t>
      </w:r>
      <w:r w:rsidR="00741A2B">
        <w:t>into</w:t>
      </w:r>
      <w:r w:rsidR="00403CCA">
        <w:t xml:space="preserve"> this interaction can be</w:t>
      </w:r>
      <w:r w:rsidR="00486F32">
        <w:t xml:space="preserve"> </w:t>
      </w:r>
      <w:r w:rsidR="006632DB">
        <w:t>largely</w:t>
      </w:r>
      <w:r w:rsidR="00403CCA">
        <w:t xml:space="preserve"> attributed to van der Waal forces. </w:t>
      </w:r>
    </w:p>
    <w:p w14:paraId="0DC72261" w14:textId="247296EA" w:rsidR="00366B0C" w:rsidRDefault="00B97A06" w:rsidP="00B61F58">
      <w:pPr>
        <w:pStyle w:val="RSCB02ArticleText"/>
        <w:spacing w:after="240"/>
      </w:pPr>
      <w:r>
        <w:tab/>
      </w:r>
      <w:r w:rsidR="00FD79FE">
        <w:t>Six</w:t>
      </w:r>
      <w:r w:rsidR="00075800">
        <w:t xml:space="preserve"> </w:t>
      </w:r>
      <w:r w:rsidR="00692B21">
        <w:t>sets</w:t>
      </w:r>
      <w:r w:rsidR="00E15187">
        <w:t xml:space="preserve"> (n</w:t>
      </w:r>
      <w:r w:rsidR="004E7DE2">
        <w:t>amed</w:t>
      </w:r>
      <w:r w:rsidR="00E15187">
        <w:t xml:space="preserve"> as S1 to S6 in </w:t>
      </w:r>
      <w:r w:rsidR="00E15187">
        <w:fldChar w:fldCharType="begin"/>
      </w:r>
      <w:r w:rsidR="00E15187">
        <w:instrText xml:space="preserve"> REF _Ref58588361 \h </w:instrText>
      </w:r>
      <w:r w:rsidR="00E15187">
        <w:fldChar w:fldCharType="separate"/>
      </w:r>
      <w:r w:rsidR="002E1F01" w:rsidRPr="007E4F17">
        <w:t xml:space="preserve">Table </w:t>
      </w:r>
      <w:r w:rsidR="002E1F01">
        <w:rPr>
          <w:noProof/>
        </w:rPr>
        <w:t>1</w:t>
      </w:r>
      <w:r w:rsidR="00E15187">
        <w:fldChar w:fldCharType="end"/>
      </w:r>
      <w:r w:rsidR="00E15187">
        <w:t>)</w:t>
      </w:r>
      <w:r w:rsidR="00F5310A">
        <w:t xml:space="preserve"> of </w:t>
      </w:r>
      <w:r w:rsidR="00AE0375">
        <w:t xml:space="preserve">nonbonded </w:t>
      </w:r>
      <w:r w:rsidR="00433E15">
        <w:t xml:space="preserve">FF </w:t>
      </w:r>
      <w:r w:rsidR="00F5310A">
        <w:t>parameters</w:t>
      </w:r>
      <w:r w:rsidR="00075800">
        <w:t xml:space="preserve"> and water</w:t>
      </w:r>
      <w:r w:rsidR="00F5310A">
        <w:t xml:space="preserve"> </w:t>
      </w:r>
      <w:r w:rsidR="00E80E59">
        <w:t xml:space="preserve">models </w:t>
      </w:r>
      <w:r w:rsidR="00BA703D">
        <w:t>extracted</w:t>
      </w:r>
      <w:r w:rsidR="008F6BA1">
        <w:t xml:space="preserve"> from</w:t>
      </w:r>
      <w:r w:rsidR="00FD79FE">
        <w:t xml:space="preserve"> literature</w:t>
      </w:r>
      <w:r w:rsidR="00E80E59">
        <w:t xml:space="preserve"> </w:t>
      </w:r>
      <w:r w:rsidR="0093131B">
        <w:t>were used to calculate interaction energies of fifteen water-surface configurations</w:t>
      </w:r>
      <w:r w:rsidR="0024232C">
        <w:t>.</w:t>
      </w:r>
      <w:r w:rsidR="00366B0C">
        <w:t xml:space="preserve"> The ordering</w:t>
      </w:r>
      <w:r w:rsidR="00C84FFE">
        <w:t>s</w:t>
      </w:r>
      <w:r w:rsidR="00366B0C">
        <w:t xml:space="preserve"> of interaction </w:t>
      </w:r>
      <w:r w:rsidR="00C84FFE">
        <w:t>are</w:t>
      </w:r>
      <w:r w:rsidR="00366B0C">
        <w:t xml:space="preserve"> pictorially visual</w:t>
      </w:r>
      <w:r w:rsidR="00257CE1">
        <w:t>ized</w:t>
      </w:r>
      <w:r w:rsidR="00366B0C">
        <w:t xml:space="preserve"> in</w:t>
      </w:r>
      <w:r w:rsidR="002528D8">
        <w:t xml:space="preserve"> </w:t>
      </w:r>
      <w:r w:rsidR="002528D8">
        <w:fldChar w:fldCharType="begin"/>
      </w:r>
      <w:r w:rsidR="002528D8">
        <w:instrText xml:space="preserve"> REF _Ref58596936 \h </w:instrText>
      </w:r>
      <w:r w:rsidR="002528D8">
        <w:fldChar w:fldCharType="separate"/>
      </w:r>
      <w:r w:rsidR="002E1F01" w:rsidRPr="000D006C">
        <w:t xml:space="preserve">Figure </w:t>
      </w:r>
      <w:r w:rsidR="002E1F01">
        <w:rPr>
          <w:noProof/>
        </w:rPr>
        <w:t>2</w:t>
      </w:r>
      <w:r w:rsidR="002528D8">
        <w:fldChar w:fldCharType="end"/>
      </w:r>
      <w:r w:rsidR="00366B0C">
        <w:t xml:space="preserve">. </w:t>
      </w:r>
      <w:r w:rsidR="0043348A">
        <w:t xml:space="preserve">Obviously, two interaction orderings produced by two </w:t>
      </w:r>
      <w:r w:rsidR="001C2AD3">
        <w:t>sets</w:t>
      </w:r>
      <w:r w:rsidR="0043348A">
        <w:t xml:space="preserve"> S1 and S2 are not in agreement with </w:t>
      </w:r>
      <w:r w:rsidR="00175BE6">
        <w:t xml:space="preserve">those produced </w:t>
      </w:r>
      <w:r w:rsidR="00D42774">
        <w:t>by using</w:t>
      </w:r>
      <w:r w:rsidR="00175BE6">
        <w:t xml:space="preserve"> </w:t>
      </w:r>
      <w:r w:rsidR="0043348A">
        <w:t xml:space="preserve">the </w:t>
      </w:r>
      <w:r w:rsidR="00E936F2">
        <w:t>rema</w:t>
      </w:r>
      <w:r w:rsidR="00323E15">
        <w:t>i</w:t>
      </w:r>
      <w:r w:rsidR="00E936F2">
        <w:t>ning</w:t>
      </w:r>
      <w:r w:rsidR="0043348A">
        <w:t xml:space="preserve"> </w:t>
      </w:r>
      <w:r w:rsidR="00AA30CE">
        <w:t>sets</w:t>
      </w:r>
      <w:r w:rsidR="0043348A">
        <w:t xml:space="preserve"> (S3 to S6)</w:t>
      </w:r>
      <w:r w:rsidR="00A461C2">
        <w:t>,</w:t>
      </w:r>
      <w:r w:rsidR="0043348A">
        <w:t xml:space="preserve"> and</w:t>
      </w:r>
      <w:r w:rsidR="007F0E9B">
        <w:t xml:space="preserve"> </w:t>
      </w:r>
      <w:r w:rsidR="00EE2C96">
        <w:t>not in agreement with</w:t>
      </w:r>
      <w:r w:rsidR="0043348A">
        <w:t xml:space="preserve"> the vdW-DF2 ordering</w:t>
      </w:r>
      <w:r w:rsidR="00D20C94">
        <w:t xml:space="preserve"> (noted as </w:t>
      </w:r>
      <w:r w:rsidR="007438AB">
        <w:t>DF2</w:t>
      </w:r>
      <w:r w:rsidR="00D20C94">
        <w:t>)</w:t>
      </w:r>
      <w:r w:rsidR="00330FC1">
        <w:t xml:space="preserve"> as well</w:t>
      </w:r>
      <w:r w:rsidR="0043348A">
        <w:t>.</w:t>
      </w:r>
      <w:r w:rsidR="003D4C58">
        <w:t xml:space="preserve"> </w:t>
      </w:r>
      <w:r w:rsidR="00065597">
        <w:t>R</w:t>
      </w:r>
      <w:r w:rsidR="00E30834">
        <w:t>e</w:t>
      </w:r>
      <w:r w:rsidR="00065597">
        <w:t>markably</w:t>
      </w:r>
      <w:r w:rsidR="00AD4444">
        <w:t>, w</w:t>
      </w:r>
      <w:r w:rsidR="00F43381">
        <w:t>hile t</w:t>
      </w:r>
      <w:r w:rsidR="003D4C58">
        <w:t xml:space="preserve">wo configurations C1 and C3 were identified to </w:t>
      </w:r>
      <w:r w:rsidR="00023E32">
        <w:t>be among</w:t>
      </w:r>
      <w:r w:rsidR="003D4C58">
        <w:t xml:space="preserve"> the</w:t>
      </w:r>
      <w:r w:rsidR="000C4662">
        <w:t xml:space="preserve"> </w:t>
      </w:r>
      <w:r w:rsidR="003D4C58">
        <w:t>strongest interaction</w:t>
      </w:r>
      <w:r w:rsidR="00F43381">
        <w:t>s</w:t>
      </w:r>
      <w:r w:rsidR="00FA4112">
        <w:t xml:space="preserve"> at the vdW-DF2 level</w:t>
      </w:r>
      <w:r w:rsidR="00F43381">
        <w:t xml:space="preserve">, they were completely </w:t>
      </w:r>
      <w:r w:rsidR="001E03C8">
        <w:t xml:space="preserve">identified as non-interaction, even repulsion </w:t>
      </w:r>
      <w:r w:rsidR="00FA4112">
        <w:t>at the S1 and S2 levels</w:t>
      </w:r>
      <w:r w:rsidR="0018749C">
        <w:t xml:space="preserve"> </w:t>
      </w:r>
      <w:r w:rsidR="001E03C8">
        <w:t>(see ESI for interaction energy).</w:t>
      </w:r>
      <w:r w:rsidR="005604CC">
        <w:t xml:space="preserve"> </w:t>
      </w:r>
      <w:r w:rsidR="0077629E">
        <w:t xml:space="preserve">The S6 ordering behaves in a very similar </w:t>
      </w:r>
      <w:r w:rsidR="00A31895">
        <w:t>way in comparison to the S1 and S2 ones.</w:t>
      </w:r>
      <w:r w:rsidR="0077629E">
        <w:t xml:space="preserve"> </w:t>
      </w:r>
      <w:r w:rsidR="00A31895">
        <w:t>Among the six energetic orderings, S</w:t>
      </w:r>
      <w:r w:rsidR="00445622">
        <w:t>3 and S4 are in a good correlation with the vdW-DF2 ordering, exce</w:t>
      </w:r>
      <w:r w:rsidR="0080789C">
        <w:t xml:space="preserve">pt for the strongest </w:t>
      </w:r>
      <w:r w:rsidR="005A37BA">
        <w:t xml:space="preserve">binding </w:t>
      </w:r>
      <w:r w:rsidR="0080789C">
        <w:t xml:space="preserve">configuration C1. </w:t>
      </w:r>
      <w:r w:rsidR="00AC3AE5">
        <w:t xml:space="preserve">Note that the S4 parameters were fitted from the </w:t>
      </w:r>
      <w:r w:rsidR="00AC3AE5" w:rsidRPr="00AC3AE5">
        <w:t>random phase approximation</w:t>
      </w:r>
      <w:r w:rsidR="00AC3AE5">
        <w:t xml:space="preserve"> (RDA) energy but with only 5 data points</w:t>
      </w:r>
      <w:r w:rsidR="00554077">
        <w:t xml:space="preserve"> which may not</w:t>
      </w:r>
      <w:r w:rsidR="000711C2">
        <w:t xml:space="preserve"> enough for fitting parameters</w:t>
      </w:r>
      <w:r w:rsidR="009601A1">
        <w:t>.</w:t>
      </w:r>
      <w:r w:rsidR="0043055F">
        <w:t xml:space="preserve"> This could be the reason why the S4 set cannot detect the strongest configuration C1.</w:t>
      </w:r>
      <w:r w:rsidR="000711C2">
        <w:t xml:space="preserve"> </w:t>
      </w:r>
      <w:r w:rsidR="0087140E">
        <w:t>O</w:t>
      </w:r>
      <w:r w:rsidR="003E3EAE">
        <w:t>ne</w:t>
      </w:r>
      <w:r w:rsidR="00F31BAF">
        <w:t>, now,</w:t>
      </w:r>
      <w:r w:rsidR="003E3EAE">
        <w:t xml:space="preserve"> can see that </w:t>
      </w:r>
      <w:r w:rsidR="0087140E">
        <w:t xml:space="preserve">even </w:t>
      </w:r>
      <w:r w:rsidR="00DF2C98">
        <w:t xml:space="preserve">though </w:t>
      </w:r>
      <w:r w:rsidR="00F31BAF">
        <w:t xml:space="preserve">different </w:t>
      </w:r>
      <w:r w:rsidR="0087140E">
        <w:t>parameter set</w:t>
      </w:r>
      <w:r w:rsidR="00E64D00">
        <w:t>s</w:t>
      </w:r>
      <w:r w:rsidR="0087140E">
        <w:t xml:space="preserve"> can correctly describe specific properties of surface materials and</w:t>
      </w:r>
      <w:r w:rsidR="00DF2C98">
        <w:t xml:space="preserve"> reproduce accurate</w:t>
      </w:r>
      <w:r w:rsidR="0087140E">
        <w:t xml:space="preserve"> </w:t>
      </w:r>
      <w:r w:rsidR="00F31BAF">
        <w:t>WCAs,</w:t>
      </w:r>
      <w:r w:rsidR="009324B2">
        <w:fldChar w:fldCharType="begin"/>
      </w:r>
      <w:r w:rsidR="00703E69">
        <w:instrText xml:space="preserve"> ADDIN ZOTERO_ITEM CSL_CITATION {"citationID":"vPgNmhCX","properties":{"formattedCitation":"\\super 8,10\\nosupersub{}","plainCitation":"8,10","noteIndex":0},"citationItems":[{"id":9,"uris":["http://zotero.org/users/local/yPa2OsEe/items/PV8ELUH6"],"uri":["http://zotero.org/users/local/yPa2OsEe/items/PV8ELUH6"],"itemData":{"id":9,"type":"article-journal","container-title":"Chemical Science","DOI":"10.1039/D0SC01443E","ISSN":"2041-6520, 2041-6539","issue":"33","journalAbbreviation":"Chem. Sci.","language":"en","page":"8708-8722","source":"DOI.org (Crossref)","title":"Interpretable molecular models for molybdenum disulfide and insight into selective peptide recognition","volume":"11","author":[{"family":"Liu","given":"Juan"},{"family":"Zeng","given":"Jin"},{"family":"Zhu","given":"Cheng"},{"family":"Miao","given":"Jianwei"},{"family":"Huang","given":"Yu"},{"family":"Heinz","given":"Hendrik"}],"issued":{"date-parts":[["2020"]]}}},{"id":"3or8O6QB/NBRCA6z2","uris":["http://zotero.org/users/local/yPa2OsEe/items/A6RSWVM4"],"uri":["http://zotero.org/users/local/yPa2OsEe/items/A6RSWVM4"],"itemData":{"id":"TaZ9Go6g/B13yZiA4","type":"article-journal","container-title":"Applied Physics Letters","DOI":"10.1063/1.4944840","ISSN":"0003-6951, 1077-3118","issue":"13","journalAbbreviation":"Appl. Phys. Lett.","language":"en","page":"131601","source":"DOI.org (Crossref)","title":"Wettability and friction of water on a MoS &lt;sub&gt;2&lt;/sub&gt; nanosheet","volume":"108","author":[{"family":"Luan","given":"Binquan"},{"family":"Zhou","given":"Ruhong"}],"issued":{"date-parts":[["2016",3,28]]}}}],"schema":"https://github.com/citation-style-language/schema/raw/master/csl-citation.json"} </w:instrText>
      </w:r>
      <w:r w:rsidR="009324B2">
        <w:fldChar w:fldCharType="separate"/>
      </w:r>
      <w:r w:rsidR="009324B2" w:rsidRPr="009324B2">
        <w:rPr>
          <w:rFonts w:ascii="Calibri" w:hAnsi="Calibri" w:cs="Calibri"/>
          <w:szCs w:val="24"/>
          <w:vertAlign w:val="superscript"/>
        </w:rPr>
        <w:t>8,10</w:t>
      </w:r>
      <w:r w:rsidR="009324B2">
        <w:fldChar w:fldCharType="end"/>
      </w:r>
      <w:r w:rsidR="00F31BAF">
        <w:t xml:space="preserve"> </w:t>
      </w:r>
      <w:r w:rsidR="00E64D00">
        <w:t xml:space="preserve">they cannot </w:t>
      </w:r>
      <w:r w:rsidR="007C0AFB">
        <w:t xml:space="preserve">consistently and correctly </w:t>
      </w:r>
      <w:r w:rsidR="00C21D75">
        <w:t xml:space="preserve">identify the most important </w:t>
      </w:r>
      <w:r w:rsidR="00846C31">
        <w:t xml:space="preserve">geometrical configurations of water on the </w:t>
      </w:r>
      <w:r w:rsidR="00AC408D">
        <w:t>MoS</w:t>
      </w:r>
      <w:r w:rsidR="00AC408D" w:rsidRPr="00AC408D">
        <w:rPr>
          <w:vertAlign w:val="subscript"/>
        </w:rPr>
        <w:t>2</w:t>
      </w:r>
      <w:r w:rsidR="00AC408D">
        <w:t xml:space="preserve"> </w:t>
      </w:r>
      <w:r w:rsidR="00846C31">
        <w:t xml:space="preserve">surface. </w:t>
      </w:r>
      <w:r w:rsidR="007B3233">
        <w:t>Consequently, the dynamic behaviours</w:t>
      </w:r>
      <w:r w:rsidR="009324B2">
        <w:t xml:space="preserve"> of</w:t>
      </w:r>
      <w:r w:rsidR="007B3233">
        <w:t xml:space="preserve"> </w:t>
      </w:r>
      <w:r w:rsidR="004A4134">
        <w:t xml:space="preserve">water on the </w:t>
      </w:r>
      <w:r w:rsidR="00673114">
        <w:t>MoS</w:t>
      </w:r>
      <w:r w:rsidR="00673114" w:rsidRPr="00673114">
        <w:rPr>
          <w:vertAlign w:val="subscript"/>
        </w:rPr>
        <w:t>2</w:t>
      </w:r>
      <w:r w:rsidR="00673114">
        <w:t xml:space="preserve"> </w:t>
      </w:r>
      <w:r w:rsidR="004A4134">
        <w:t xml:space="preserve">surface </w:t>
      </w:r>
      <w:r w:rsidR="00132E74">
        <w:t>are believed not to</w:t>
      </w:r>
      <w:r w:rsidR="004A4134">
        <w:t xml:space="preserve"> </w:t>
      </w:r>
      <w:r w:rsidR="00B7422A">
        <w:t>be</w:t>
      </w:r>
      <w:r w:rsidR="004A4134">
        <w:t xml:space="preserve"> </w:t>
      </w:r>
      <w:r w:rsidR="00A11652">
        <w:t>happening</w:t>
      </w:r>
      <w:r w:rsidR="00B7422A">
        <w:t xml:space="preserve"> in such a way that would </w:t>
      </w:r>
      <w:r w:rsidR="00FD707B">
        <w:t>quantum mechanically</w:t>
      </w:r>
      <w:r w:rsidR="00B7422A">
        <w:t xml:space="preserve"> </w:t>
      </w:r>
      <w:r w:rsidR="00432ABE">
        <w:t>happen</w:t>
      </w:r>
      <w:r w:rsidR="00B7422A">
        <w:t>.</w:t>
      </w:r>
      <w:r w:rsidR="00E83A9A">
        <w:t xml:space="preserve"> Note that w</w:t>
      </w:r>
      <w:r w:rsidR="00147EAA">
        <w:t xml:space="preserve">ith a similar procedure as done above, any set of </w:t>
      </w:r>
      <w:r w:rsidR="00F23E83">
        <w:t>interfacial</w:t>
      </w:r>
      <w:r w:rsidR="00147EAA">
        <w:t xml:space="preserve"> FF </w:t>
      </w:r>
      <w:r w:rsidR="00E83A9A">
        <w:t>parameters can</w:t>
      </w:r>
      <w:r w:rsidR="00147EAA">
        <w:t xml:space="preserve"> </w:t>
      </w:r>
      <w:r w:rsidR="003C3051">
        <w:t>be re-</w:t>
      </w:r>
      <w:r w:rsidR="00147EAA">
        <w:t xml:space="preserve">evaluated as long as contact angles of adsorbates on specific surfaces are experimentally available. </w:t>
      </w:r>
      <w:r w:rsidR="009D0484">
        <w:t xml:space="preserve">Or in other words, </w:t>
      </w:r>
      <w:r w:rsidR="00145ACC">
        <w:t xml:space="preserve">here </w:t>
      </w:r>
      <w:r w:rsidR="009D0484">
        <w:t xml:space="preserve">we propose a protocol based on quantum chemical energy and </w:t>
      </w:r>
      <w:r w:rsidR="00346E98">
        <w:t xml:space="preserve">experimental contact angles </w:t>
      </w:r>
      <w:r w:rsidR="00145ACC">
        <w:t xml:space="preserve">to </w:t>
      </w:r>
      <w:r w:rsidR="00FA4C28">
        <w:t xml:space="preserve">evaluate </w:t>
      </w:r>
      <w:r w:rsidR="000D039D">
        <w:t>newly developed</w:t>
      </w:r>
      <w:r w:rsidR="005339C9">
        <w:t xml:space="preserve"> interfacial</w:t>
      </w:r>
      <w:r w:rsidR="000D039D">
        <w:t xml:space="preserve"> FFs.</w:t>
      </w:r>
    </w:p>
    <w:p w14:paraId="54BD4F98" w14:textId="0912E76E" w:rsidR="007E4F17" w:rsidRPr="007E4F17" w:rsidRDefault="007E4F17" w:rsidP="007E4F17">
      <w:pPr>
        <w:pStyle w:val="Caption"/>
        <w:keepNext/>
        <w:rPr>
          <w:sz w:val="18"/>
        </w:rPr>
      </w:pPr>
      <w:bookmarkStart w:id="4" w:name="_Ref58588361"/>
      <w:r w:rsidRPr="007E4F17">
        <w:rPr>
          <w:sz w:val="18"/>
        </w:rPr>
        <w:t xml:space="preserve">Table </w:t>
      </w:r>
      <w:r w:rsidRPr="007E4F17">
        <w:rPr>
          <w:sz w:val="18"/>
        </w:rPr>
        <w:fldChar w:fldCharType="begin"/>
      </w:r>
      <w:r w:rsidRPr="007E4F17">
        <w:rPr>
          <w:sz w:val="18"/>
        </w:rPr>
        <w:instrText xml:space="preserve"> SEQ Table \* ARABIC </w:instrText>
      </w:r>
      <w:r w:rsidRPr="007E4F17">
        <w:rPr>
          <w:sz w:val="18"/>
        </w:rPr>
        <w:fldChar w:fldCharType="separate"/>
      </w:r>
      <w:r w:rsidR="002E1F01">
        <w:rPr>
          <w:noProof/>
          <w:sz w:val="18"/>
        </w:rPr>
        <w:t>1</w:t>
      </w:r>
      <w:r w:rsidRPr="007E4F17">
        <w:rPr>
          <w:sz w:val="18"/>
        </w:rPr>
        <w:fldChar w:fldCharType="end"/>
      </w:r>
      <w:bookmarkEnd w:id="4"/>
      <w:r w:rsidRPr="007E4F17">
        <w:rPr>
          <w:sz w:val="18"/>
        </w:rPr>
        <w:t xml:space="preserve"> </w:t>
      </w:r>
      <w:r w:rsidR="00753AE5">
        <w:rPr>
          <w:sz w:val="18"/>
        </w:rPr>
        <w:t xml:space="preserve">Well </w:t>
      </w:r>
      <w:r w:rsidR="00753AE5" w:rsidRPr="007E4F17">
        <w:rPr>
          <w:sz w:val="18"/>
        </w:rPr>
        <w:t>tested</w:t>
      </w:r>
      <w:r w:rsidR="003D22FE">
        <w:rPr>
          <w:sz w:val="18"/>
        </w:rPr>
        <w:t xml:space="preserve"> </w:t>
      </w:r>
      <w:r w:rsidR="003D22FE" w:rsidRPr="007E4F17">
        <w:rPr>
          <w:sz w:val="18"/>
        </w:rPr>
        <w:t>FF</w:t>
      </w:r>
      <w:r w:rsidR="00753AE5" w:rsidRPr="007E4F17">
        <w:rPr>
          <w:sz w:val="18"/>
        </w:rPr>
        <w:t xml:space="preserve"> </w:t>
      </w:r>
      <w:r w:rsidRPr="007E4F17">
        <w:rPr>
          <w:sz w:val="18"/>
        </w:rPr>
        <w:t>parameter sets</w:t>
      </w:r>
      <w:r>
        <w:rPr>
          <w:sz w:val="18"/>
        </w:rPr>
        <w:t xml:space="preserve"> </w:t>
      </w:r>
      <w:r w:rsidR="004152FC">
        <w:rPr>
          <w:sz w:val="18"/>
        </w:rPr>
        <w:t xml:space="preserve">with capability to accurately </w:t>
      </w:r>
      <w:r w:rsidR="00753AE5">
        <w:rPr>
          <w:sz w:val="18"/>
        </w:rPr>
        <w:t>reproduc</w:t>
      </w:r>
      <w:r w:rsidR="004152FC">
        <w:rPr>
          <w:sz w:val="18"/>
        </w:rPr>
        <w:t>e</w:t>
      </w:r>
      <w:r w:rsidRPr="007E4F17">
        <w:rPr>
          <w:sz w:val="18"/>
        </w:rPr>
        <w:t xml:space="preserve"> experimental WCA</w:t>
      </w:r>
      <w:r w:rsidR="004152FC">
        <w:rPr>
          <w:sz w:val="18"/>
        </w:rPr>
        <w:t>s</w:t>
      </w:r>
      <w:r>
        <w:rPr>
          <w:sz w:val="18"/>
        </w:rPr>
        <w:t xml:space="preserve"> </w:t>
      </w:r>
      <w:r w:rsidR="00F27ACB">
        <w:rPr>
          <w:sz w:val="18"/>
        </w:rPr>
        <w:t>reported in</w:t>
      </w:r>
      <w:r w:rsidR="001C72EB">
        <w:rPr>
          <w:sz w:val="18"/>
        </w:rPr>
        <w:t xml:space="preserve"> </w:t>
      </w:r>
      <w:r w:rsidR="007A0C1B">
        <w:rPr>
          <w:sz w:val="18"/>
        </w:rPr>
        <w:t xml:space="preserve">five </w:t>
      </w:r>
      <w:r w:rsidR="001C72EB">
        <w:rPr>
          <w:sz w:val="18"/>
        </w:rPr>
        <w:t xml:space="preserve">different </w:t>
      </w:r>
      <w:r w:rsidR="00CE73E7">
        <w:rPr>
          <w:sz w:val="18"/>
        </w:rPr>
        <w:t>work</w:t>
      </w:r>
      <w:r w:rsidR="00F00A22">
        <w:rPr>
          <w:sz w:val="18"/>
        </w:rPr>
        <w:t>s</w:t>
      </w:r>
      <w:r w:rsidR="008E6A43">
        <w:rPr>
          <w:sz w:val="18"/>
        </w:rPr>
        <w:t>. The used water models are mentioned in the last row.</w:t>
      </w:r>
      <w:r w:rsidR="002F131F">
        <w:rPr>
          <w:sz w:val="18"/>
        </w:rPr>
        <w:t xml:space="preserve"> </w:t>
      </w:r>
    </w:p>
    <w:tbl>
      <w:tblPr>
        <w:tblStyle w:val="TableGrid"/>
        <w:tblW w:w="5001" w:type="dxa"/>
        <w:tblLayout w:type="fixed"/>
        <w:tblLook w:val="04A0" w:firstRow="1" w:lastRow="0" w:firstColumn="1" w:lastColumn="0" w:noHBand="0" w:noVBand="1"/>
      </w:tblPr>
      <w:tblGrid>
        <w:gridCol w:w="675"/>
        <w:gridCol w:w="743"/>
        <w:gridCol w:w="709"/>
        <w:gridCol w:w="771"/>
        <w:gridCol w:w="727"/>
        <w:gridCol w:w="680"/>
        <w:gridCol w:w="696"/>
      </w:tblGrid>
      <w:tr w:rsidR="002C18E9" w:rsidRPr="00C818FA" w14:paraId="3499C20D" w14:textId="09A3ADFA" w:rsidTr="001F47CB">
        <w:trPr>
          <w:trHeight w:val="175"/>
        </w:trPr>
        <w:tc>
          <w:tcPr>
            <w:tcW w:w="675" w:type="dxa"/>
            <w:vMerge w:val="restart"/>
            <w:tcBorders>
              <w:left w:val="nil"/>
              <w:right w:val="nil"/>
            </w:tcBorders>
            <w:vAlign w:val="center"/>
          </w:tcPr>
          <w:p w14:paraId="134EE369" w14:textId="57DA180D" w:rsidR="002C18E9" w:rsidRPr="00C818FA" w:rsidRDefault="00E64329" w:rsidP="00DC5D9D">
            <w:pPr>
              <w:pStyle w:val="RSCB02ArticleText"/>
              <w:jc w:val="left"/>
              <w:rPr>
                <w:sz w:val="16"/>
                <w:szCs w:val="16"/>
              </w:rPr>
            </w:pPr>
            <w:r w:rsidRPr="00C818FA">
              <w:rPr>
                <w:sz w:val="16"/>
                <w:szCs w:val="16"/>
              </w:rPr>
              <w:t>para.</w:t>
            </w:r>
          </w:p>
        </w:tc>
        <w:tc>
          <w:tcPr>
            <w:tcW w:w="4326" w:type="dxa"/>
            <w:gridSpan w:val="6"/>
            <w:tcBorders>
              <w:left w:val="nil"/>
              <w:right w:val="nil"/>
            </w:tcBorders>
          </w:tcPr>
          <w:p w14:paraId="5D878F85" w14:textId="64D9993D" w:rsidR="002C18E9" w:rsidRPr="00C818FA" w:rsidRDefault="00F11B37" w:rsidP="00DC5D9D">
            <w:pPr>
              <w:pStyle w:val="RSCB02ArticleText"/>
              <w:jc w:val="center"/>
              <w:rPr>
                <w:sz w:val="16"/>
                <w:szCs w:val="16"/>
              </w:rPr>
            </w:pPr>
            <w:r w:rsidRPr="00C818FA">
              <w:rPr>
                <w:sz w:val="16"/>
                <w:szCs w:val="16"/>
              </w:rPr>
              <w:t>para.</w:t>
            </w:r>
            <w:r w:rsidR="002C18E9" w:rsidRPr="00C818FA">
              <w:rPr>
                <w:sz w:val="16"/>
                <w:szCs w:val="16"/>
              </w:rPr>
              <w:t xml:space="preserve"> set</w:t>
            </w:r>
          </w:p>
        </w:tc>
      </w:tr>
      <w:tr w:rsidR="000973E9" w:rsidRPr="00C818FA" w14:paraId="5803F2F2" w14:textId="77777777" w:rsidTr="00D846ED">
        <w:trPr>
          <w:trHeight w:val="186"/>
        </w:trPr>
        <w:tc>
          <w:tcPr>
            <w:tcW w:w="675" w:type="dxa"/>
            <w:vMerge/>
            <w:tcBorders>
              <w:left w:val="nil"/>
              <w:bottom w:val="single" w:sz="4" w:space="0" w:color="auto"/>
              <w:right w:val="nil"/>
            </w:tcBorders>
          </w:tcPr>
          <w:p w14:paraId="09B6334F" w14:textId="40DEDFD0" w:rsidR="002C18E9" w:rsidRPr="00C818FA" w:rsidRDefault="002C18E9" w:rsidP="002C18E9">
            <w:pPr>
              <w:pStyle w:val="RSCB02ArticleText"/>
              <w:rPr>
                <w:sz w:val="16"/>
                <w:szCs w:val="16"/>
              </w:rPr>
            </w:pPr>
          </w:p>
        </w:tc>
        <w:tc>
          <w:tcPr>
            <w:tcW w:w="743" w:type="dxa"/>
            <w:tcBorders>
              <w:left w:val="nil"/>
              <w:bottom w:val="single" w:sz="4" w:space="0" w:color="auto"/>
              <w:right w:val="nil"/>
            </w:tcBorders>
          </w:tcPr>
          <w:p w14:paraId="2DDB1539" w14:textId="29C3A874" w:rsidR="002C18E9" w:rsidRPr="00C818FA" w:rsidRDefault="002C18E9" w:rsidP="002C18E9">
            <w:pPr>
              <w:pStyle w:val="RSCB02ArticleText"/>
              <w:rPr>
                <w:sz w:val="16"/>
                <w:szCs w:val="16"/>
              </w:rPr>
            </w:pPr>
            <w:r w:rsidRPr="00C818FA">
              <w:rPr>
                <w:sz w:val="16"/>
                <w:szCs w:val="16"/>
              </w:rPr>
              <w:t>S</w:t>
            </w:r>
            <w:r w:rsidR="00037360" w:rsidRPr="00C818FA">
              <w:rPr>
                <w:sz w:val="16"/>
                <w:szCs w:val="16"/>
              </w:rPr>
              <w:t>1</w:t>
            </w:r>
            <w:r w:rsidR="00D178B8" w:rsidRPr="00C818FA">
              <w:rPr>
                <w:sz w:val="16"/>
                <w:szCs w:val="16"/>
              </w:rPr>
              <w:fldChar w:fldCharType="begin"/>
            </w:r>
            <w:r w:rsidR="00D178B8" w:rsidRPr="00C818FA">
              <w:rPr>
                <w:sz w:val="16"/>
                <w:szCs w:val="16"/>
              </w:rPr>
              <w:instrText xml:space="preserve"> ADDIN ZOTERO_ITEM CSL_CITATION {"citationID":"UnQjynLv","properties":{"formattedCitation":"\\super 10\\nosupersub{}","plainCitation":"10","noteIndex":0},"citationItems":[{"id":9,"uris":["http://zotero.org/users/local/yPa2OsEe/items/PV8ELUH6"],"uri":["http://zotero.org/users/local/yPa2OsEe/items/PV8ELUH6"],"itemData":{"id":9,"type":"article-journal","container-title":"Chemical Science","DOI":"10.1039/D0SC01443E","ISSN":"2041-6520, 2041-6539","issue":"33","journalAbbreviation":"Chem. Sci.","language":"en","page":"8708-8722","source":"DOI.org (Crossref)","title":"Interpretable molecular models for molybdenum disulfide and insight into selective peptide recognition","volume":"11","author":[{"family":"Liu","given":"Juan"},{"family":"Zeng","given":"Jin"},{"family":"Zhu","given":"Cheng"},{"family":"Miao","given":"Jianwei"},{"family":"Huang","given":"Yu"},{"family":"Heinz","given":"Hendrik"}],"issued":{"date-parts":[["2020"]]}}}],"schema":"https://github.com/citation-style-language/schema/raw/master/csl-citation.json"} </w:instrText>
            </w:r>
            <w:r w:rsidR="00D178B8" w:rsidRPr="00C818FA">
              <w:rPr>
                <w:sz w:val="16"/>
                <w:szCs w:val="16"/>
              </w:rPr>
              <w:fldChar w:fldCharType="separate"/>
            </w:r>
            <w:r w:rsidR="00D178B8" w:rsidRPr="00C818FA">
              <w:rPr>
                <w:rFonts w:ascii="Calibri" w:hAnsi="Calibri" w:cs="Calibri"/>
                <w:sz w:val="16"/>
                <w:szCs w:val="16"/>
                <w:vertAlign w:val="superscript"/>
              </w:rPr>
              <w:t>10</w:t>
            </w:r>
            <w:r w:rsidR="00D178B8" w:rsidRPr="00C818FA">
              <w:rPr>
                <w:sz w:val="16"/>
                <w:szCs w:val="16"/>
              </w:rPr>
              <w:fldChar w:fldCharType="end"/>
            </w:r>
          </w:p>
        </w:tc>
        <w:tc>
          <w:tcPr>
            <w:tcW w:w="709" w:type="dxa"/>
            <w:tcBorders>
              <w:left w:val="nil"/>
              <w:bottom w:val="single" w:sz="4" w:space="0" w:color="auto"/>
              <w:right w:val="nil"/>
            </w:tcBorders>
          </w:tcPr>
          <w:p w14:paraId="48C9F609" w14:textId="77805120" w:rsidR="002C18E9" w:rsidRPr="00C818FA" w:rsidRDefault="002C18E9" w:rsidP="002C18E9">
            <w:pPr>
              <w:pStyle w:val="RSCB02ArticleText"/>
              <w:rPr>
                <w:sz w:val="16"/>
                <w:szCs w:val="16"/>
              </w:rPr>
            </w:pPr>
            <w:r w:rsidRPr="00C818FA">
              <w:rPr>
                <w:sz w:val="16"/>
                <w:szCs w:val="16"/>
              </w:rPr>
              <w:t>S</w:t>
            </w:r>
            <w:r w:rsidR="00037360" w:rsidRPr="00C818FA">
              <w:rPr>
                <w:sz w:val="16"/>
                <w:szCs w:val="16"/>
              </w:rPr>
              <w:t>2</w:t>
            </w:r>
            <w:r w:rsidR="00D178B8" w:rsidRPr="00C818FA">
              <w:rPr>
                <w:sz w:val="16"/>
                <w:szCs w:val="16"/>
              </w:rPr>
              <w:fldChar w:fldCharType="begin"/>
            </w:r>
            <w:r w:rsidR="00D178B8" w:rsidRPr="00C818FA">
              <w:rPr>
                <w:sz w:val="16"/>
                <w:szCs w:val="16"/>
              </w:rPr>
              <w:instrText xml:space="preserve"> ADDIN ZOTERO_ITEM CSL_CITATION {"citationID":"TbfNCN7S","properties":{"formattedCitation":"\\super 10\\nosupersub{}","plainCitation":"10","noteIndex":0},"citationItems":[{"id":9,"uris":["http://zotero.org/users/local/yPa2OsEe/items/PV8ELUH6"],"uri":["http://zotero.org/users/local/yPa2OsEe/items/PV8ELUH6"],"itemData":{"id":9,"type":"article-journal","container-title":"Chemical Science","DOI":"10.1039/D0SC01443E","ISSN":"2041-6520, 2041-6539","issue":"33","journalAbbreviation":"Chem. Sci.","language":"en","page":"8708-8722","source":"DOI.org (Crossref)","title":"Interpretable molecular models for molybdenum disulfide and insight into selective peptide recognition","volume":"11","author":[{"family":"Liu","given":"Juan"},{"family":"Zeng","given":"Jin"},{"family":"Zhu","given":"Cheng"},{"family":"Miao","given":"Jianwei"},{"family":"Huang","given":"Yu"},{"family":"Heinz","given":"Hendrik"}],"issued":{"date-parts":[["2020"]]}}}],"schema":"https://github.com/citation-style-language/schema/raw/master/csl-citation.json"} </w:instrText>
            </w:r>
            <w:r w:rsidR="00D178B8" w:rsidRPr="00C818FA">
              <w:rPr>
                <w:sz w:val="16"/>
                <w:szCs w:val="16"/>
              </w:rPr>
              <w:fldChar w:fldCharType="separate"/>
            </w:r>
            <w:r w:rsidR="00D178B8" w:rsidRPr="00C818FA">
              <w:rPr>
                <w:rFonts w:ascii="Calibri" w:hAnsi="Calibri" w:cs="Calibri"/>
                <w:sz w:val="16"/>
                <w:szCs w:val="16"/>
                <w:vertAlign w:val="superscript"/>
              </w:rPr>
              <w:t>10</w:t>
            </w:r>
            <w:r w:rsidR="00D178B8" w:rsidRPr="00C818FA">
              <w:rPr>
                <w:sz w:val="16"/>
                <w:szCs w:val="16"/>
              </w:rPr>
              <w:fldChar w:fldCharType="end"/>
            </w:r>
          </w:p>
        </w:tc>
        <w:tc>
          <w:tcPr>
            <w:tcW w:w="771" w:type="dxa"/>
            <w:tcBorders>
              <w:left w:val="nil"/>
              <w:bottom w:val="single" w:sz="4" w:space="0" w:color="auto"/>
              <w:right w:val="nil"/>
            </w:tcBorders>
          </w:tcPr>
          <w:p w14:paraId="06F0984E" w14:textId="1B7FC1CB" w:rsidR="002C18E9" w:rsidRPr="00C818FA" w:rsidRDefault="002C18E9" w:rsidP="002C18E9">
            <w:pPr>
              <w:pStyle w:val="RSCB02ArticleText"/>
              <w:rPr>
                <w:sz w:val="16"/>
                <w:szCs w:val="16"/>
              </w:rPr>
            </w:pPr>
            <w:r w:rsidRPr="00C818FA">
              <w:rPr>
                <w:sz w:val="16"/>
                <w:szCs w:val="16"/>
              </w:rPr>
              <w:t>S</w:t>
            </w:r>
            <w:r w:rsidR="00037360" w:rsidRPr="00C818FA">
              <w:rPr>
                <w:sz w:val="16"/>
                <w:szCs w:val="16"/>
              </w:rPr>
              <w:t>3</w:t>
            </w:r>
            <w:r w:rsidR="00D178B8" w:rsidRPr="00C818FA">
              <w:rPr>
                <w:sz w:val="16"/>
                <w:szCs w:val="16"/>
              </w:rPr>
              <w:fldChar w:fldCharType="begin"/>
            </w:r>
            <w:r w:rsidR="00703E69" w:rsidRPr="00C818FA">
              <w:rPr>
                <w:sz w:val="16"/>
                <w:szCs w:val="16"/>
              </w:rPr>
              <w:instrText xml:space="preserve"> ADDIN ZOTERO_ITEM CSL_CITATION {"citationID":"zxo6fvXE","properties":{"formattedCitation":"\\super 9\\nosupersub{}","plainCitation":"9","noteIndex":0},"citationItems":[{"id":"3or8O6QB/YAIqLHkX","uris":["http://zotero.org/users/local/yPa2OsEe/items/UC9AVAM8"],"uri":["http://zotero.org/users/local/yPa2OsEe/items/UC9AVAM8"],"itemData":{"id":"ekCEdNKa/AMzhw4fv","type":"article-journal","container-title":"The Journal of Physical Chemistry C","DOI":"10.1021/acs.jpcc.7b00484","ISSN":"1932-7447, 1932-7455","issue":"16","journalAbbreviation":"J. Phys. Chem. C","language":"en","page":"9022-9031","source":"DOI.org (Crossref)","title":"Quantitative Modeling of MoS &lt;sub&gt;2&lt;/sub&gt; –Solvent Interfaces: Predicting Contact Angles and Exfoliation Performance using Molecular Dynamics","title-short":"Quantitative Modeling of MoS &lt;sub&gt;2&lt;/sub&gt; –Solvent Interfaces","volume":"121","author":[{"family":"Sresht","given":"Vishnu"},{"family":"Govind Rajan","given":"Ananth"},{"family":"Bordes","given":"Emilie"},{"family":"Strano","given":"Michael S."},{"family":"Pádua","given":"Agílio A.H."},{"family":"Blankschtein","given":"Daniel"}],"issued":{"date-parts":[["2017",4,27]]}}}],"schema":"https://github.com/citation-style-language/schema/raw/master/csl-citation.json"} </w:instrText>
            </w:r>
            <w:r w:rsidR="00D178B8" w:rsidRPr="00C818FA">
              <w:rPr>
                <w:sz w:val="16"/>
                <w:szCs w:val="16"/>
              </w:rPr>
              <w:fldChar w:fldCharType="separate"/>
            </w:r>
            <w:r w:rsidR="00D178B8" w:rsidRPr="00C818FA">
              <w:rPr>
                <w:rFonts w:ascii="Calibri" w:hAnsi="Calibri" w:cs="Calibri"/>
                <w:sz w:val="16"/>
                <w:szCs w:val="16"/>
                <w:vertAlign w:val="superscript"/>
              </w:rPr>
              <w:t>9</w:t>
            </w:r>
            <w:r w:rsidR="00D178B8" w:rsidRPr="00C818FA">
              <w:rPr>
                <w:sz w:val="16"/>
                <w:szCs w:val="16"/>
              </w:rPr>
              <w:fldChar w:fldCharType="end"/>
            </w:r>
          </w:p>
        </w:tc>
        <w:tc>
          <w:tcPr>
            <w:tcW w:w="727" w:type="dxa"/>
            <w:tcBorders>
              <w:left w:val="nil"/>
              <w:bottom w:val="single" w:sz="4" w:space="0" w:color="auto"/>
              <w:right w:val="nil"/>
            </w:tcBorders>
          </w:tcPr>
          <w:p w14:paraId="570FA46D" w14:textId="491A38AB" w:rsidR="002C18E9" w:rsidRPr="00C818FA" w:rsidRDefault="002C18E9" w:rsidP="002C18E9">
            <w:pPr>
              <w:pStyle w:val="RSCB02ArticleText"/>
              <w:rPr>
                <w:sz w:val="16"/>
                <w:szCs w:val="16"/>
              </w:rPr>
            </w:pPr>
            <w:r w:rsidRPr="00C818FA">
              <w:rPr>
                <w:sz w:val="16"/>
                <w:szCs w:val="16"/>
              </w:rPr>
              <w:t>S</w:t>
            </w:r>
            <w:r w:rsidR="00C9023A" w:rsidRPr="00C818FA">
              <w:rPr>
                <w:sz w:val="16"/>
                <w:szCs w:val="16"/>
              </w:rPr>
              <w:t>4</w:t>
            </w:r>
            <w:r w:rsidR="00D178B8" w:rsidRPr="00C818FA">
              <w:rPr>
                <w:sz w:val="16"/>
                <w:szCs w:val="16"/>
              </w:rPr>
              <w:fldChar w:fldCharType="begin"/>
            </w:r>
            <w:r w:rsidR="00D178B8" w:rsidRPr="00C818FA">
              <w:rPr>
                <w:sz w:val="16"/>
                <w:szCs w:val="16"/>
              </w:rPr>
              <w:instrText xml:space="preserve"> ADDIN ZOTERO_ITEM CSL_CITATION {"citationID":"dMQUG34c","properties":{"formattedCitation":"\\super 26\\nosupersub{}","plainCitation":"26","noteIndex":0},"citationItems":[{"id":37,"uris":["http://zotero.org/users/local/yPa2OsEe/items/HIXJ9U44"],"uri":["http://zotero.org/users/local/yPa2OsEe/items/HIXJ9U44"],"itemData":{"id":37,"type":"article-journal","container-title":"The Journal of Chemical Physics","DOI":"10.1063/1.5001264","ISSN":"0021-9606, 1089-7690","issue":"10","journalAbbreviation":"J. Chem. Phys.","language":"en","page":"104706","source":"DOI.org (Crossref)","title":"Molybdenum disulfide and water interaction parameters","volume":"147","author":[{"family":"Heiranian","given":"Mohammad"},{"family":"Wu","given":"Yanbin"},{"family":"Aluru","given":"Narayana R."}],"issued":{"date-parts":[["2017",9,14]]}}}],"schema":"https://github.com/citation-style-language/schema/raw/master/csl-citation.json"} </w:instrText>
            </w:r>
            <w:r w:rsidR="00D178B8" w:rsidRPr="00C818FA">
              <w:rPr>
                <w:sz w:val="16"/>
                <w:szCs w:val="16"/>
              </w:rPr>
              <w:fldChar w:fldCharType="separate"/>
            </w:r>
            <w:r w:rsidR="00D178B8" w:rsidRPr="00C818FA">
              <w:rPr>
                <w:rFonts w:ascii="Calibri" w:hAnsi="Calibri" w:cs="Calibri"/>
                <w:sz w:val="16"/>
                <w:szCs w:val="16"/>
                <w:vertAlign w:val="superscript"/>
              </w:rPr>
              <w:t>26</w:t>
            </w:r>
            <w:r w:rsidR="00D178B8" w:rsidRPr="00C818FA">
              <w:rPr>
                <w:sz w:val="16"/>
                <w:szCs w:val="16"/>
              </w:rPr>
              <w:fldChar w:fldCharType="end"/>
            </w:r>
          </w:p>
        </w:tc>
        <w:tc>
          <w:tcPr>
            <w:tcW w:w="680" w:type="dxa"/>
            <w:tcBorders>
              <w:left w:val="nil"/>
              <w:bottom w:val="single" w:sz="4" w:space="0" w:color="auto"/>
              <w:right w:val="nil"/>
            </w:tcBorders>
          </w:tcPr>
          <w:p w14:paraId="0E23DD5D" w14:textId="04D8DA6C" w:rsidR="002C18E9" w:rsidRPr="00C818FA" w:rsidRDefault="002C18E9" w:rsidP="002C18E9">
            <w:pPr>
              <w:pStyle w:val="RSCB02ArticleText"/>
              <w:rPr>
                <w:sz w:val="16"/>
                <w:szCs w:val="16"/>
              </w:rPr>
            </w:pPr>
            <w:r w:rsidRPr="00C818FA">
              <w:rPr>
                <w:sz w:val="16"/>
                <w:szCs w:val="16"/>
              </w:rPr>
              <w:t>S</w:t>
            </w:r>
            <w:r w:rsidR="00C9023A" w:rsidRPr="00C818FA">
              <w:rPr>
                <w:sz w:val="16"/>
                <w:szCs w:val="16"/>
              </w:rPr>
              <w:t>5</w:t>
            </w:r>
            <w:r w:rsidR="00D178B8" w:rsidRPr="00C818FA">
              <w:rPr>
                <w:sz w:val="16"/>
                <w:szCs w:val="16"/>
              </w:rPr>
              <w:fldChar w:fldCharType="begin"/>
            </w:r>
            <w:r w:rsidR="00D178B8" w:rsidRPr="00C818FA">
              <w:rPr>
                <w:sz w:val="16"/>
                <w:szCs w:val="16"/>
              </w:rPr>
              <w:instrText xml:space="preserve"> ADDIN ZOTERO_ITEM CSL_CITATION {"citationID":"G9z5mKJr","properties":{"formattedCitation":"\\super 27\\nosupersub{}","plainCitation":"27","noteIndex":0},"citationItems":[{"id":41,"uris":["http://zotero.org/users/local/yPa2OsEe/items/YJAWVZCR"],"uri":["http://zotero.org/users/local/yPa2OsEe/items/YJAWVZCR"],"itemData":{"id":41,"type":"article-journal","container-title":"The Journal of Chemical Physics","DOI":"10.1063/1.4966215","ISSN":"0021-9606, 1089-7690","issue":"16","journalAbbreviation":"J. Chem. Phys.","language":"en","page":"164705","source":"DOI.org (Crossref)","title":"Revisiting the droplet simulation approach to derive force-field parameters for water on molybdenum disulfide from wetting angle measurements","volume":"145","author":[{"family":"Leroy","given":"Frédéric"}],"issued":{"date-parts":[["2016",10,28]]}}}],"schema":"https://github.com/citation-style-language/schema/raw/master/csl-citation.json"} </w:instrText>
            </w:r>
            <w:r w:rsidR="00D178B8" w:rsidRPr="00C818FA">
              <w:rPr>
                <w:sz w:val="16"/>
                <w:szCs w:val="16"/>
              </w:rPr>
              <w:fldChar w:fldCharType="separate"/>
            </w:r>
            <w:r w:rsidR="00D178B8" w:rsidRPr="00C818FA">
              <w:rPr>
                <w:rFonts w:ascii="Calibri" w:hAnsi="Calibri" w:cs="Calibri"/>
                <w:sz w:val="16"/>
                <w:szCs w:val="16"/>
                <w:vertAlign w:val="superscript"/>
              </w:rPr>
              <w:t>27</w:t>
            </w:r>
            <w:r w:rsidR="00D178B8" w:rsidRPr="00C818FA">
              <w:rPr>
                <w:sz w:val="16"/>
                <w:szCs w:val="16"/>
              </w:rPr>
              <w:fldChar w:fldCharType="end"/>
            </w:r>
          </w:p>
        </w:tc>
        <w:tc>
          <w:tcPr>
            <w:tcW w:w="696" w:type="dxa"/>
            <w:tcBorders>
              <w:left w:val="nil"/>
              <w:bottom w:val="single" w:sz="4" w:space="0" w:color="auto"/>
              <w:right w:val="nil"/>
            </w:tcBorders>
          </w:tcPr>
          <w:p w14:paraId="10F0049E" w14:textId="2150EA86" w:rsidR="002C18E9" w:rsidRPr="00C818FA" w:rsidRDefault="002C18E9" w:rsidP="000973E9">
            <w:pPr>
              <w:pStyle w:val="RSCB02ArticleText"/>
              <w:ind w:right="-21"/>
              <w:rPr>
                <w:sz w:val="16"/>
                <w:szCs w:val="16"/>
              </w:rPr>
            </w:pPr>
            <w:r w:rsidRPr="00C818FA">
              <w:rPr>
                <w:sz w:val="16"/>
                <w:szCs w:val="16"/>
              </w:rPr>
              <w:t>S</w:t>
            </w:r>
            <w:r w:rsidR="00C9023A" w:rsidRPr="00C818FA">
              <w:rPr>
                <w:sz w:val="16"/>
                <w:szCs w:val="16"/>
              </w:rPr>
              <w:t>6</w:t>
            </w:r>
            <w:r w:rsidR="00D178B8" w:rsidRPr="00C818FA">
              <w:rPr>
                <w:sz w:val="16"/>
                <w:szCs w:val="16"/>
              </w:rPr>
              <w:fldChar w:fldCharType="begin"/>
            </w:r>
            <w:r w:rsidR="00703E69" w:rsidRPr="00C818FA">
              <w:rPr>
                <w:sz w:val="16"/>
                <w:szCs w:val="16"/>
              </w:rPr>
              <w:instrText xml:space="preserve"> ADDIN ZOTERO_ITEM CSL_CITATION {"citationID":"oOuEsXqg","properties":{"formattedCitation":"\\super 8\\nosupersub{}","plainCitation":"8","noteIndex":0},"citationItems":[{"id":"3or8O6QB/NBRCA6z2","uris":["http://zotero.org/users/local/yPa2OsEe/items/A6RSWVM4"],"uri":["http://zotero.org/users/local/yPa2OsEe/items/A6RSWVM4"],"itemData":{"id":7,"type":"article-journal","container-title":"Applied Physics Letters","DOI":"10.1063/1.4944840","ISSN":"0003-6951, 1077-3118","issue":"13","journalAbbreviation":"Appl. Phys. Lett.","language":"en","page":"131601","source":"DOI.org (Crossref)","title":"Wettability and friction of water on a MoS &lt;sub&gt;2&lt;/sub&gt; nanosheet","volume":"108","author":[{"family":"Luan","given":"Binquan"},{"family":"Zhou","given":"Ruhong"}],"issued":{"date-parts":[["2016",3,28]]}}}],"schema":"https://github.com/citation-style-language/schema/raw/master/csl-citation.json"} </w:instrText>
            </w:r>
            <w:r w:rsidR="00D178B8" w:rsidRPr="00C818FA">
              <w:rPr>
                <w:sz w:val="16"/>
                <w:szCs w:val="16"/>
              </w:rPr>
              <w:fldChar w:fldCharType="separate"/>
            </w:r>
            <w:r w:rsidR="00D178B8" w:rsidRPr="00C818FA">
              <w:rPr>
                <w:rFonts w:ascii="Calibri" w:hAnsi="Calibri" w:cs="Calibri"/>
                <w:sz w:val="16"/>
                <w:szCs w:val="16"/>
                <w:vertAlign w:val="superscript"/>
              </w:rPr>
              <w:t>8</w:t>
            </w:r>
            <w:r w:rsidR="00D178B8" w:rsidRPr="00C818FA">
              <w:rPr>
                <w:sz w:val="16"/>
                <w:szCs w:val="16"/>
              </w:rPr>
              <w:fldChar w:fldCharType="end"/>
            </w:r>
          </w:p>
        </w:tc>
      </w:tr>
      <w:tr w:rsidR="000973E9" w:rsidRPr="00C818FA" w14:paraId="1FCC3E26" w14:textId="77777777" w:rsidTr="00D846ED">
        <w:trPr>
          <w:trHeight w:val="175"/>
        </w:trPr>
        <w:tc>
          <w:tcPr>
            <w:tcW w:w="675" w:type="dxa"/>
            <w:tcBorders>
              <w:left w:val="nil"/>
              <w:bottom w:val="nil"/>
              <w:right w:val="nil"/>
            </w:tcBorders>
          </w:tcPr>
          <w:p w14:paraId="2A8C02CF" w14:textId="6FF07A59" w:rsidR="00B83627" w:rsidRPr="00C818FA" w:rsidRDefault="00B83627" w:rsidP="00B83627">
            <w:pPr>
              <w:pStyle w:val="RSCB02ArticleText"/>
              <w:rPr>
                <w:sz w:val="16"/>
                <w:szCs w:val="16"/>
              </w:rPr>
            </w:pPr>
            <w:r w:rsidRPr="00C818FA">
              <w:rPr>
                <w:sz w:val="16"/>
                <w:szCs w:val="16"/>
              </w:rPr>
              <w:t>σ</w:t>
            </w:r>
            <w:r w:rsidRPr="00C818FA">
              <w:rPr>
                <w:sz w:val="16"/>
                <w:szCs w:val="16"/>
                <w:vertAlign w:val="subscript"/>
              </w:rPr>
              <w:t>Mo</w:t>
            </w:r>
          </w:p>
        </w:tc>
        <w:tc>
          <w:tcPr>
            <w:tcW w:w="743" w:type="dxa"/>
            <w:tcBorders>
              <w:left w:val="nil"/>
              <w:bottom w:val="nil"/>
              <w:right w:val="nil"/>
            </w:tcBorders>
          </w:tcPr>
          <w:p w14:paraId="58549152" w14:textId="6D371CAA" w:rsidR="00B83627" w:rsidRPr="00C818FA" w:rsidRDefault="00B83627" w:rsidP="00B83627">
            <w:pPr>
              <w:pStyle w:val="RSCB02ArticleText"/>
              <w:rPr>
                <w:sz w:val="16"/>
                <w:szCs w:val="16"/>
              </w:rPr>
            </w:pPr>
            <w:r w:rsidRPr="00C818FA">
              <w:rPr>
                <w:sz w:val="16"/>
                <w:szCs w:val="16"/>
              </w:rPr>
              <w:t>0.480</w:t>
            </w:r>
          </w:p>
        </w:tc>
        <w:tc>
          <w:tcPr>
            <w:tcW w:w="709" w:type="dxa"/>
            <w:tcBorders>
              <w:left w:val="nil"/>
              <w:bottom w:val="nil"/>
              <w:right w:val="nil"/>
            </w:tcBorders>
          </w:tcPr>
          <w:p w14:paraId="3F57D3A0" w14:textId="42F4ED33" w:rsidR="00B83627" w:rsidRPr="00C818FA" w:rsidRDefault="00B83627" w:rsidP="00B83627">
            <w:pPr>
              <w:pStyle w:val="RSCB02ArticleText"/>
              <w:rPr>
                <w:sz w:val="16"/>
                <w:szCs w:val="16"/>
              </w:rPr>
            </w:pPr>
            <w:r w:rsidRPr="00C818FA">
              <w:rPr>
                <w:sz w:val="16"/>
                <w:szCs w:val="16"/>
              </w:rPr>
              <w:t>0.480</w:t>
            </w:r>
          </w:p>
        </w:tc>
        <w:tc>
          <w:tcPr>
            <w:tcW w:w="771" w:type="dxa"/>
            <w:tcBorders>
              <w:left w:val="nil"/>
              <w:bottom w:val="nil"/>
              <w:right w:val="nil"/>
            </w:tcBorders>
          </w:tcPr>
          <w:p w14:paraId="275E7CFD" w14:textId="3F84266D" w:rsidR="00B83627" w:rsidRPr="00C818FA" w:rsidRDefault="00D07260" w:rsidP="00B83627">
            <w:pPr>
              <w:pStyle w:val="RSCB02ArticleText"/>
              <w:rPr>
                <w:sz w:val="16"/>
                <w:szCs w:val="16"/>
              </w:rPr>
            </w:pPr>
            <w:r w:rsidRPr="00C818FA">
              <w:rPr>
                <w:sz w:val="16"/>
                <w:szCs w:val="16"/>
              </w:rPr>
              <w:t>0.443</w:t>
            </w:r>
          </w:p>
        </w:tc>
        <w:tc>
          <w:tcPr>
            <w:tcW w:w="727" w:type="dxa"/>
            <w:tcBorders>
              <w:left w:val="nil"/>
              <w:bottom w:val="nil"/>
              <w:right w:val="nil"/>
            </w:tcBorders>
          </w:tcPr>
          <w:p w14:paraId="6EEDC3E8" w14:textId="559673D8" w:rsidR="00B83627" w:rsidRPr="00C818FA" w:rsidRDefault="009216A6" w:rsidP="00B83627">
            <w:pPr>
              <w:pStyle w:val="RSCB02ArticleText"/>
              <w:rPr>
                <w:sz w:val="16"/>
                <w:szCs w:val="16"/>
              </w:rPr>
            </w:pPr>
            <w:r w:rsidRPr="00C818FA">
              <w:rPr>
                <w:sz w:val="16"/>
                <w:szCs w:val="16"/>
              </w:rPr>
              <w:t>0.393</w:t>
            </w:r>
          </w:p>
        </w:tc>
        <w:tc>
          <w:tcPr>
            <w:tcW w:w="680" w:type="dxa"/>
            <w:tcBorders>
              <w:left w:val="nil"/>
              <w:bottom w:val="nil"/>
              <w:right w:val="nil"/>
            </w:tcBorders>
          </w:tcPr>
          <w:p w14:paraId="32819EDB" w14:textId="0D6DCCD6" w:rsidR="00B83627" w:rsidRPr="00C818FA" w:rsidRDefault="0036623A" w:rsidP="00B83627">
            <w:pPr>
              <w:pStyle w:val="RSCB02ArticleText"/>
              <w:rPr>
                <w:sz w:val="16"/>
                <w:szCs w:val="16"/>
              </w:rPr>
            </w:pPr>
            <w:r w:rsidRPr="00C818FA">
              <w:rPr>
                <w:sz w:val="16"/>
                <w:szCs w:val="16"/>
              </w:rPr>
              <w:t>0.420</w:t>
            </w:r>
          </w:p>
        </w:tc>
        <w:tc>
          <w:tcPr>
            <w:tcW w:w="696" w:type="dxa"/>
            <w:tcBorders>
              <w:left w:val="nil"/>
              <w:bottom w:val="nil"/>
              <w:right w:val="nil"/>
            </w:tcBorders>
          </w:tcPr>
          <w:p w14:paraId="31B80FE6" w14:textId="1ACB33C6" w:rsidR="00B83627" w:rsidRPr="00C818FA" w:rsidRDefault="00633535" w:rsidP="00B83627">
            <w:pPr>
              <w:pStyle w:val="RSCB02ArticleText"/>
              <w:rPr>
                <w:sz w:val="16"/>
                <w:szCs w:val="16"/>
              </w:rPr>
            </w:pPr>
            <w:r w:rsidRPr="00C818FA">
              <w:rPr>
                <w:sz w:val="16"/>
                <w:szCs w:val="16"/>
              </w:rPr>
              <w:t>0.255</w:t>
            </w:r>
          </w:p>
        </w:tc>
      </w:tr>
      <w:tr w:rsidR="000973E9" w:rsidRPr="00C818FA" w14:paraId="10E68F6F" w14:textId="77777777" w:rsidTr="00D846ED">
        <w:trPr>
          <w:trHeight w:val="175"/>
        </w:trPr>
        <w:tc>
          <w:tcPr>
            <w:tcW w:w="675" w:type="dxa"/>
            <w:tcBorders>
              <w:top w:val="nil"/>
              <w:left w:val="nil"/>
              <w:bottom w:val="nil"/>
              <w:right w:val="nil"/>
            </w:tcBorders>
          </w:tcPr>
          <w:p w14:paraId="0E0BDA9E" w14:textId="2E619D84" w:rsidR="00B83627" w:rsidRPr="00C818FA" w:rsidRDefault="00B83627" w:rsidP="00B83627">
            <w:pPr>
              <w:pStyle w:val="RSCB02ArticleText"/>
              <w:rPr>
                <w:sz w:val="16"/>
                <w:szCs w:val="16"/>
              </w:rPr>
            </w:pPr>
            <w:r w:rsidRPr="00C818FA">
              <w:rPr>
                <w:sz w:val="16"/>
                <w:szCs w:val="16"/>
              </w:rPr>
              <w:sym w:font="Symbol" w:char="F065"/>
            </w:r>
            <w:r w:rsidRPr="00C818FA">
              <w:rPr>
                <w:sz w:val="16"/>
                <w:szCs w:val="16"/>
                <w:vertAlign w:val="subscript"/>
              </w:rPr>
              <w:t>Mo</w:t>
            </w:r>
            <w:r w:rsidRPr="00C818FA">
              <w:rPr>
                <w:sz w:val="16"/>
                <w:szCs w:val="16"/>
              </w:rPr>
              <w:t xml:space="preserve"> </w:t>
            </w:r>
          </w:p>
        </w:tc>
        <w:tc>
          <w:tcPr>
            <w:tcW w:w="743" w:type="dxa"/>
            <w:tcBorders>
              <w:top w:val="nil"/>
              <w:left w:val="nil"/>
              <w:bottom w:val="nil"/>
              <w:right w:val="nil"/>
            </w:tcBorders>
          </w:tcPr>
          <w:p w14:paraId="77CE9E7C" w14:textId="04E8A637" w:rsidR="00B83627" w:rsidRPr="00C818FA" w:rsidRDefault="00B83627" w:rsidP="00B83627">
            <w:pPr>
              <w:pStyle w:val="RSCB02ArticleText"/>
              <w:rPr>
                <w:sz w:val="16"/>
                <w:szCs w:val="16"/>
              </w:rPr>
            </w:pPr>
            <w:r w:rsidRPr="00C818FA">
              <w:rPr>
                <w:sz w:val="16"/>
                <w:szCs w:val="16"/>
              </w:rPr>
              <w:t>0.293</w:t>
            </w:r>
          </w:p>
        </w:tc>
        <w:tc>
          <w:tcPr>
            <w:tcW w:w="709" w:type="dxa"/>
            <w:tcBorders>
              <w:top w:val="nil"/>
              <w:left w:val="nil"/>
              <w:bottom w:val="nil"/>
              <w:right w:val="nil"/>
            </w:tcBorders>
          </w:tcPr>
          <w:p w14:paraId="4CA2F900" w14:textId="493C9A97" w:rsidR="00B83627" w:rsidRPr="00C818FA" w:rsidRDefault="00B83627" w:rsidP="00B83627">
            <w:pPr>
              <w:pStyle w:val="RSCB02ArticleText"/>
              <w:rPr>
                <w:sz w:val="16"/>
                <w:szCs w:val="16"/>
              </w:rPr>
            </w:pPr>
            <w:r w:rsidRPr="00C818FA">
              <w:rPr>
                <w:sz w:val="16"/>
                <w:szCs w:val="16"/>
              </w:rPr>
              <w:t>0.293</w:t>
            </w:r>
          </w:p>
        </w:tc>
        <w:tc>
          <w:tcPr>
            <w:tcW w:w="771" w:type="dxa"/>
            <w:tcBorders>
              <w:top w:val="nil"/>
              <w:left w:val="nil"/>
              <w:bottom w:val="nil"/>
              <w:right w:val="nil"/>
            </w:tcBorders>
          </w:tcPr>
          <w:p w14:paraId="23375BE1" w14:textId="6F717003" w:rsidR="00B83627" w:rsidRPr="00C818FA" w:rsidRDefault="00D07260" w:rsidP="00B83627">
            <w:pPr>
              <w:pStyle w:val="RSCB02ArticleText"/>
              <w:rPr>
                <w:sz w:val="16"/>
                <w:szCs w:val="16"/>
              </w:rPr>
            </w:pPr>
            <w:r w:rsidRPr="00C818FA">
              <w:rPr>
                <w:sz w:val="16"/>
                <w:szCs w:val="16"/>
              </w:rPr>
              <w:t>0.485</w:t>
            </w:r>
          </w:p>
        </w:tc>
        <w:tc>
          <w:tcPr>
            <w:tcW w:w="727" w:type="dxa"/>
            <w:tcBorders>
              <w:top w:val="nil"/>
              <w:left w:val="nil"/>
              <w:bottom w:val="nil"/>
              <w:right w:val="nil"/>
            </w:tcBorders>
          </w:tcPr>
          <w:p w14:paraId="1DCC8947" w14:textId="478188D3" w:rsidR="00B83627" w:rsidRPr="00C818FA" w:rsidRDefault="009216A6" w:rsidP="00B83627">
            <w:pPr>
              <w:pStyle w:val="RSCB02ArticleText"/>
              <w:rPr>
                <w:sz w:val="16"/>
                <w:szCs w:val="16"/>
              </w:rPr>
            </w:pPr>
            <w:r w:rsidRPr="00C818FA">
              <w:rPr>
                <w:sz w:val="16"/>
                <w:szCs w:val="16"/>
              </w:rPr>
              <w:t>0.192</w:t>
            </w:r>
          </w:p>
        </w:tc>
        <w:tc>
          <w:tcPr>
            <w:tcW w:w="680" w:type="dxa"/>
            <w:tcBorders>
              <w:top w:val="nil"/>
              <w:left w:val="nil"/>
              <w:bottom w:val="nil"/>
              <w:right w:val="nil"/>
            </w:tcBorders>
          </w:tcPr>
          <w:p w14:paraId="4ABB27A8" w14:textId="31CEE823" w:rsidR="00B83627" w:rsidRPr="00C818FA" w:rsidRDefault="0036623A" w:rsidP="00B83627">
            <w:pPr>
              <w:pStyle w:val="RSCB02ArticleText"/>
              <w:rPr>
                <w:sz w:val="16"/>
                <w:szCs w:val="16"/>
              </w:rPr>
            </w:pPr>
            <w:r w:rsidRPr="00C818FA">
              <w:rPr>
                <w:sz w:val="16"/>
                <w:szCs w:val="16"/>
              </w:rPr>
              <w:t>0.254</w:t>
            </w:r>
          </w:p>
        </w:tc>
        <w:tc>
          <w:tcPr>
            <w:tcW w:w="696" w:type="dxa"/>
            <w:tcBorders>
              <w:top w:val="nil"/>
              <w:left w:val="nil"/>
              <w:bottom w:val="nil"/>
              <w:right w:val="nil"/>
            </w:tcBorders>
          </w:tcPr>
          <w:p w14:paraId="08ED4116" w14:textId="0C31FB1C" w:rsidR="00B83627" w:rsidRPr="00C818FA" w:rsidRDefault="00633535" w:rsidP="00B83627">
            <w:pPr>
              <w:pStyle w:val="RSCB02ArticleText"/>
              <w:rPr>
                <w:sz w:val="16"/>
                <w:szCs w:val="16"/>
              </w:rPr>
            </w:pPr>
            <w:r w:rsidRPr="00C818FA">
              <w:rPr>
                <w:sz w:val="16"/>
                <w:szCs w:val="16"/>
              </w:rPr>
              <w:t>0.544</w:t>
            </w:r>
          </w:p>
        </w:tc>
      </w:tr>
      <w:tr w:rsidR="000973E9" w:rsidRPr="00C818FA" w14:paraId="6B4314B1" w14:textId="77777777" w:rsidTr="00D846ED">
        <w:trPr>
          <w:trHeight w:val="175"/>
        </w:trPr>
        <w:tc>
          <w:tcPr>
            <w:tcW w:w="675" w:type="dxa"/>
            <w:tcBorders>
              <w:top w:val="nil"/>
              <w:left w:val="nil"/>
              <w:bottom w:val="nil"/>
              <w:right w:val="nil"/>
            </w:tcBorders>
          </w:tcPr>
          <w:p w14:paraId="7978FE9C" w14:textId="5506B6FA" w:rsidR="00B83627" w:rsidRPr="00C818FA" w:rsidRDefault="00B83627" w:rsidP="00B83627">
            <w:pPr>
              <w:pStyle w:val="RSCB02ArticleText"/>
              <w:rPr>
                <w:sz w:val="16"/>
                <w:szCs w:val="16"/>
              </w:rPr>
            </w:pPr>
            <w:r w:rsidRPr="00C818FA">
              <w:rPr>
                <w:sz w:val="16"/>
                <w:szCs w:val="16"/>
              </w:rPr>
              <w:t>σ</w:t>
            </w:r>
            <w:r w:rsidRPr="00C818FA">
              <w:rPr>
                <w:sz w:val="16"/>
                <w:szCs w:val="16"/>
                <w:vertAlign w:val="subscript"/>
              </w:rPr>
              <w:t>S</w:t>
            </w:r>
          </w:p>
        </w:tc>
        <w:tc>
          <w:tcPr>
            <w:tcW w:w="743" w:type="dxa"/>
            <w:tcBorders>
              <w:top w:val="nil"/>
              <w:left w:val="nil"/>
              <w:bottom w:val="nil"/>
              <w:right w:val="nil"/>
            </w:tcBorders>
          </w:tcPr>
          <w:p w14:paraId="31CC9977" w14:textId="60D2DB00" w:rsidR="00B83627" w:rsidRPr="00C818FA" w:rsidRDefault="00B83627" w:rsidP="00B83627">
            <w:pPr>
              <w:pStyle w:val="RSCB02ArticleText"/>
              <w:rPr>
                <w:sz w:val="16"/>
                <w:szCs w:val="16"/>
              </w:rPr>
            </w:pPr>
            <w:r w:rsidRPr="00C818FA">
              <w:rPr>
                <w:sz w:val="16"/>
                <w:szCs w:val="16"/>
              </w:rPr>
              <w:t>0.384</w:t>
            </w:r>
          </w:p>
        </w:tc>
        <w:tc>
          <w:tcPr>
            <w:tcW w:w="709" w:type="dxa"/>
            <w:tcBorders>
              <w:top w:val="nil"/>
              <w:left w:val="nil"/>
              <w:bottom w:val="nil"/>
              <w:right w:val="nil"/>
            </w:tcBorders>
          </w:tcPr>
          <w:p w14:paraId="11282833" w14:textId="35035D43" w:rsidR="00B83627" w:rsidRPr="00C818FA" w:rsidRDefault="00B83627" w:rsidP="00B83627">
            <w:pPr>
              <w:pStyle w:val="RSCB02ArticleText"/>
              <w:rPr>
                <w:sz w:val="16"/>
                <w:szCs w:val="16"/>
              </w:rPr>
            </w:pPr>
            <w:r w:rsidRPr="00C818FA">
              <w:rPr>
                <w:sz w:val="16"/>
                <w:szCs w:val="16"/>
              </w:rPr>
              <w:t>0.384</w:t>
            </w:r>
          </w:p>
        </w:tc>
        <w:tc>
          <w:tcPr>
            <w:tcW w:w="771" w:type="dxa"/>
            <w:tcBorders>
              <w:top w:val="nil"/>
              <w:left w:val="nil"/>
              <w:bottom w:val="nil"/>
              <w:right w:val="nil"/>
            </w:tcBorders>
          </w:tcPr>
          <w:p w14:paraId="4C9AE852" w14:textId="782083BA" w:rsidR="00B83627" w:rsidRPr="00C818FA" w:rsidRDefault="00D07260" w:rsidP="00B83627">
            <w:pPr>
              <w:pStyle w:val="RSCB02ArticleText"/>
              <w:rPr>
                <w:sz w:val="16"/>
                <w:szCs w:val="16"/>
              </w:rPr>
            </w:pPr>
            <w:r w:rsidRPr="00C818FA">
              <w:rPr>
                <w:sz w:val="16"/>
                <w:szCs w:val="16"/>
              </w:rPr>
              <w:t>0.334</w:t>
            </w:r>
          </w:p>
        </w:tc>
        <w:tc>
          <w:tcPr>
            <w:tcW w:w="727" w:type="dxa"/>
            <w:tcBorders>
              <w:top w:val="nil"/>
              <w:left w:val="nil"/>
              <w:bottom w:val="nil"/>
              <w:right w:val="nil"/>
            </w:tcBorders>
          </w:tcPr>
          <w:p w14:paraId="6DCF69AD" w14:textId="461E2F23" w:rsidR="00B83627" w:rsidRPr="00C818FA" w:rsidRDefault="009216A6" w:rsidP="00B83627">
            <w:pPr>
              <w:pStyle w:val="RSCB02ArticleText"/>
              <w:rPr>
                <w:sz w:val="16"/>
                <w:szCs w:val="16"/>
              </w:rPr>
            </w:pPr>
            <w:r w:rsidRPr="00C818FA">
              <w:rPr>
                <w:sz w:val="16"/>
                <w:szCs w:val="16"/>
              </w:rPr>
              <w:t>0.336</w:t>
            </w:r>
          </w:p>
        </w:tc>
        <w:tc>
          <w:tcPr>
            <w:tcW w:w="680" w:type="dxa"/>
            <w:tcBorders>
              <w:top w:val="nil"/>
              <w:left w:val="nil"/>
              <w:bottom w:val="nil"/>
              <w:right w:val="nil"/>
            </w:tcBorders>
          </w:tcPr>
          <w:p w14:paraId="49161486" w14:textId="22CF07B6" w:rsidR="00B83627" w:rsidRPr="00C818FA" w:rsidRDefault="0036623A" w:rsidP="00B83627">
            <w:pPr>
              <w:pStyle w:val="RSCB02ArticleText"/>
              <w:rPr>
                <w:sz w:val="16"/>
                <w:szCs w:val="16"/>
              </w:rPr>
            </w:pPr>
            <w:r w:rsidRPr="00C818FA">
              <w:rPr>
                <w:sz w:val="16"/>
                <w:szCs w:val="16"/>
              </w:rPr>
              <w:t>0.313</w:t>
            </w:r>
          </w:p>
        </w:tc>
        <w:tc>
          <w:tcPr>
            <w:tcW w:w="696" w:type="dxa"/>
            <w:tcBorders>
              <w:top w:val="nil"/>
              <w:left w:val="nil"/>
              <w:bottom w:val="nil"/>
              <w:right w:val="nil"/>
            </w:tcBorders>
          </w:tcPr>
          <w:p w14:paraId="6F1E2A20" w14:textId="0E19E803" w:rsidR="00B83627" w:rsidRPr="00C818FA" w:rsidRDefault="00633535" w:rsidP="00B83627">
            <w:pPr>
              <w:pStyle w:val="RSCB02ArticleText"/>
              <w:rPr>
                <w:sz w:val="16"/>
                <w:szCs w:val="16"/>
              </w:rPr>
            </w:pPr>
            <w:r w:rsidRPr="00C818FA">
              <w:rPr>
                <w:sz w:val="16"/>
                <w:szCs w:val="16"/>
              </w:rPr>
              <w:t>0.350</w:t>
            </w:r>
          </w:p>
        </w:tc>
      </w:tr>
      <w:tr w:rsidR="000973E9" w:rsidRPr="00C818FA" w14:paraId="26CD0122" w14:textId="77777777" w:rsidTr="00D846ED">
        <w:trPr>
          <w:trHeight w:val="175"/>
        </w:trPr>
        <w:tc>
          <w:tcPr>
            <w:tcW w:w="675" w:type="dxa"/>
            <w:tcBorders>
              <w:top w:val="nil"/>
              <w:left w:val="nil"/>
              <w:bottom w:val="nil"/>
              <w:right w:val="nil"/>
            </w:tcBorders>
          </w:tcPr>
          <w:p w14:paraId="26AD63B7" w14:textId="6DD05DE8" w:rsidR="00B83627" w:rsidRPr="00C818FA" w:rsidRDefault="00B83627" w:rsidP="00B83627">
            <w:pPr>
              <w:pStyle w:val="RSCB02ArticleText"/>
              <w:rPr>
                <w:sz w:val="16"/>
                <w:szCs w:val="16"/>
              </w:rPr>
            </w:pPr>
            <w:r w:rsidRPr="00C818FA">
              <w:rPr>
                <w:sz w:val="16"/>
                <w:szCs w:val="16"/>
              </w:rPr>
              <w:sym w:font="Symbol" w:char="F065"/>
            </w:r>
            <w:r w:rsidRPr="00C818FA">
              <w:rPr>
                <w:sz w:val="16"/>
                <w:szCs w:val="16"/>
                <w:vertAlign w:val="subscript"/>
              </w:rPr>
              <w:t>S</w:t>
            </w:r>
            <w:r w:rsidRPr="00C818FA">
              <w:rPr>
                <w:sz w:val="16"/>
                <w:szCs w:val="16"/>
              </w:rPr>
              <w:t xml:space="preserve"> </w:t>
            </w:r>
          </w:p>
        </w:tc>
        <w:tc>
          <w:tcPr>
            <w:tcW w:w="743" w:type="dxa"/>
            <w:tcBorders>
              <w:top w:val="nil"/>
              <w:left w:val="nil"/>
              <w:bottom w:val="nil"/>
              <w:right w:val="nil"/>
            </w:tcBorders>
          </w:tcPr>
          <w:p w14:paraId="64D72F88" w14:textId="219266A9" w:rsidR="00B83627" w:rsidRPr="00C818FA" w:rsidRDefault="00B83627" w:rsidP="00B83627">
            <w:pPr>
              <w:pStyle w:val="RSCB02ArticleText"/>
              <w:rPr>
                <w:sz w:val="16"/>
                <w:szCs w:val="16"/>
              </w:rPr>
            </w:pPr>
            <w:r w:rsidRPr="00C818FA">
              <w:rPr>
                <w:sz w:val="16"/>
                <w:szCs w:val="16"/>
              </w:rPr>
              <w:t>1.255</w:t>
            </w:r>
          </w:p>
        </w:tc>
        <w:tc>
          <w:tcPr>
            <w:tcW w:w="709" w:type="dxa"/>
            <w:tcBorders>
              <w:top w:val="nil"/>
              <w:left w:val="nil"/>
              <w:bottom w:val="nil"/>
              <w:right w:val="nil"/>
            </w:tcBorders>
          </w:tcPr>
          <w:p w14:paraId="2E475C42" w14:textId="5D1D94FA" w:rsidR="00B83627" w:rsidRPr="00C818FA" w:rsidRDefault="00B83627" w:rsidP="00B83627">
            <w:pPr>
              <w:pStyle w:val="RSCB02ArticleText"/>
              <w:rPr>
                <w:sz w:val="16"/>
                <w:szCs w:val="16"/>
              </w:rPr>
            </w:pPr>
            <w:r w:rsidRPr="00C818FA">
              <w:rPr>
                <w:sz w:val="16"/>
                <w:szCs w:val="16"/>
              </w:rPr>
              <w:t>1.255</w:t>
            </w:r>
          </w:p>
        </w:tc>
        <w:tc>
          <w:tcPr>
            <w:tcW w:w="771" w:type="dxa"/>
            <w:tcBorders>
              <w:top w:val="nil"/>
              <w:left w:val="nil"/>
              <w:bottom w:val="nil"/>
              <w:right w:val="nil"/>
            </w:tcBorders>
          </w:tcPr>
          <w:p w14:paraId="02AB2061" w14:textId="3174000F" w:rsidR="00B83627" w:rsidRPr="00C818FA" w:rsidRDefault="00D07260" w:rsidP="00B83627">
            <w:pPr>
              <w:pStyle w:val="RSCB02ArticleText"/>
              <w:rPr>
                <w:sz w:val="16"/>
                <w:szCs w:val="16"/>
              </w:rPr>
            </w:pPr>
            <w:r w:rsidRPr="00C818FA">
              <w:rPr>
                <w:sz w:val="16"/>
                <w:szCs w:val="16"/>
              </w:rPr>
              <w:t>2.085</w:t>
            </w:r>
          </w:p>
        </w:tc>
        <w:tc>
          <w:tcPr>
            <w:tcW w:w="727" w:type="dxa"/>
            <w:tcBorders>
              <w:top w:val="nil"/>
              <w:left w:val="nil"/>
              <w:bottom w:val="nil"/>
              <w:right w:val="nil"/>
            </w:tcBorders>
          </w:tcPr>
          <w:p w14:paraId="7A05D8E4" w14:textId="4E352C7E" w:rsidR="00B83627" w:rsidRPr="00C818FA" w:rsidRDefault="009216A6" w:rsidP="00B83627">
            <w:pPr>
              <w:pStyle w:val="RSCB02ArticleText"/>
              <w:rPr>
                <w:sz w:val="16"/>
                <w:szCs w:val="16"/>
              </w:rPr>
            </w:pPr>
            <w:r w:rsidRPr="00C818FA">
              <w:rPr>
                <w:sz w:val="16"/>
                <w:szCs w:val="16"/>
              </w:rPr>
              <w:t>1.121</w:t>
            </w:r>
          </w:p>
        </w:tc>
        <w:tc>
          <w:tcPr>
            <w:tcW w:w="680" w:type="dxa"/>
            <w:tcBorders>
              <w:top w:val="nil"/>
              <w:left w:val="nil"/>
              <w:bottom w:val="nil"/>
              <w:right w:val="nil"/>
            </w:tcBorders>
          </w:tcPr>
          <w:p w14:paraId="4D5E90C0" w14:textId="0F7004B7" w:rsidR="00B83627" w:rsidRPr="00C818FA" w:rsidRDefault="0036623A" w:rsidP="00B83627">
            <w:pPr>
              <w:pStyle w:val="RSCB02ArticleText"/>
              <w:rPr>
                <w:sz w:val="16"/>
                <w:szCs w:val="16"/>
              </w:rPr>
            </w:pPr>
            <w:r w:rsidRPr="00C818FA">
              <w:rPr>
                <w:sz w:val="16"/>
                <w:szCs w:val="16"/>
              </w:rPr>
              <w:t>1.184</w:t>
            </w:r>
          </w:p>
        </w:tc>
        <w:tc>
          <w:tcPr>
            <w:tcW w:w="696" w:type="dxa"/>
            <w:tcBorders>
              <w:top w:val="nil"/>
              <w:left w:val="nil"/>
              <w:bottom w:val="nil"/>
              <w:right w:val="nil"/>
            </w:tcBorders>
          </w:tcPr>
          <w:p w14:paraId="3FE3F223" w14:textId="27960666" w:rsidR="00B83627" w:rsidRPr="00C818FA" w:rsidRDefault="00633535" w:rsidP="00B83627">
            <w:pPr>
              <w:pStyle w:val="RSCB02ArticleText"/>
              <w:rPr>
                <w:sz w:val="16"/>
                <w:szCs w:val="16"/>
              </w:rPr>
            </w:pPr>
            <w:r w:rsidRPr="00C818FA">
              <w:rPr>
                <w:sz w:val="16"/>
                <w:szCs w:val="16"/>
              </w:rPr>
              <w:t>1.046</w:t>
            </w:r>
          </w:p>
        </w:tc>
      </w:tr>
      <w:tr w:rsidR="000973E9" w:rsidRPr="00C818FA" w14:paraId="7773F32D" w14:textId="77777777" w:rsidTr="00D846ED">
        <w:trPr>
          <w:trHeight w:val="175"/>
        </w:trPr>
        <w:tc>
          <w:tcPr>
            <w:tcW w:w="675" w:type="dxa"/>
            <w:tcBorders>
              <w:top w:val="nil"/>
              <w:left w:val="nil"/>
              <w:bottom w:val="nil"/>
              <w:right w:val="nil"/>
            </w:tcBorders>
          </w:tcPr>
          <w:p w14:paraId="18C3D1EF" w14:textId="637DB4AA" w:rsidR="00D07260" w:rsidRPr="00C818FA" w:rsidRDefault="00D07260" w:rsidP="00D07260">
            <w:pPr>
              <w:pStyle w:val="RSCB02ArticleText"/>
              <w:rPr>
                <w:sz w:val="16"/>
                <w:szCs w:val="16"/>
              </w:rPr>
            </w:pPr>
            <w:r w:rsidRPr="00C818FA">
              <w:rPr>
                <w:sz w:val="16"/>
                <w:szCs w:val="16"/>
              </w:rPr>
              <w:t>q</w:t>
            </w:r>
            <w:r w:rsidRPr="00C818FA">
              <w:rPr>
                <w:sz w:val="16"/>
                <w:szCs w:val="16"/>
                <w:vertAlign w:val="subscript"/>
              </w:rPr>
              <w:t>Mo</w:t>
            </w:r>
          </w:p>
        </w:tc>
        <w:tc>
          <w:tcPr>
            <w:tcW w:w="743" w:type="dxa"/>
            <w:tcBorders>
              <w:top w:val="nil"/>
              <w:left w:val="nil"/>
              <w:bottom w:val="nil"/>
              <w:right w:val="nil"/>
            </w:tcBorders>
          </w:tcPr>
          <w:p w14:paraId="2B596C0E" w14:textId="687DF36E" w:rsidR="00D07260" w:rsidRPr="00C818FA" w:rsidRDefault="00D07260" w:rsidP="00D07260">
            <w:pPr>
              <w:pStyle w:val="RSCB02ArticleText"/>
              <w:rPr>
                <w:sz w:val="16"/>
                <w:szCs w:val="16"/>
              </w:rPr>
            </w:pPr>
            <w:r w:rsidRPr="00C818FA">
              <w:rPr>
                <w:sz w:val="16"/>
                <w:szCs w:val="16"/>
              </w:rPr>
              <w:t>+0.50</w:t>
            </w:r>
          </w:p>
        </w:tc>
        <w:tc>
          <w:tcPr>
            <w:tcW w:w="709" w:type="dxa"/>
            <w:tcBorders>
              <w:top w:val="nil"/>
              <w:left w:val="nil"/>
              <w:bottom w:val="nil"/>
              <w:right w:val="nil"/>
            </w:tcBorders>
          </w:tcPr>
          <w:p w14:paraId="209331B3" w14:textId="52E91927" w:rsidR="00D07260" w:rsidRPr="00C818FA" w:rsidRDefault="00D07260" w:rsidP="00D07260">
            <w:pPr>
              <w:pStyle w:val="RSCB02ArticleText"/>
              <w:rPr>
                <w:sz w:val="16"/>
                <w:szCs w:val="16"/>
              </w:rPr>
            </w:pPr>
            <w:r w:rsidRPr="00C818FA">
              <w:rPr>
                <w:sz w:val="16"/>
                <w:szCs w:val="16"/>
              </w:rPr>
              <w:t>+0.50</w:t>
            </w:r>
          </w:p>
        </w:tc>
        <w:tc>
          <w:tcPr>
            <w:tcW w:w="771" w:type="dxa"/>
            <w:tcBorders>
              <w:top w:val="nil"/>
              <w:left w:val="nil"/>
              <w:bottom w:val="nil"/>
              <w:right w:val="nil"/>
            </w:tcBorders>
          </w:tcPr>
          <w:p w14:paraId="49E666FC" w14:textId="5BA683DA" w:rsidR="00D07260" w:rsidRPr="00C818FA" w:rsidRDefault="00D07260" w:rsidP="00D07260">
            <w:pPr>
              <w:pStyle w:val="RSCB02ArticleText"/>
              <w:rPr>
                <w:sz w:val="16"/>
                <w:szCs w:val="16"/>
              </w:rPr>
            </w:pPr>
            <w:r w:rsidRPr="00C818FA">
              <w:rPr>
                <w:sz w:val="16"/>
                <w:szCs w:val="16"/>
              </w:rPr>
              <w:t>+0.50</w:t>
            </w:r>
          </w:p>
        </w:tc>
        <w:tc>
          <w:tcPr>
            <w:tcW w:w="727" w:type="dxa"/>
            <w:tcBorders>
              <w:top w:val="nil"/>
              <w:left w:val="nil"/>
              <w:bottom w:val="nil"/>
              <w:right w:val="nil"/>
            </w:tcBorders>
          </w:tcPr>
          <w:p w14:paraId="2709ABEA" w14:textId="757CAB3A" w:rsidR="00D07260" w:rsidRPr="00C818FA" w:rsidRDefault="00772BFC" w:rsidP="00D07260">
            <w:pPr>
              <w:pStyle w:val="RSCB02ArticleText"/>
              <w:rPr>
                <w:sz w:val="16"/>
                <w:szCs w:val="16"/>
              </w:rPr>
            </w:pPr>
            <w:r w:rsidRPr="00C818FA">
              <w:rPr>
                <w:sz w:val="16"/>
                <w:szCs w:val="16"/>
              </w:rPr>
              <w:t>-0.60</w:t>
            </w:r>
          </w:p>
        </w:tc>
        <w:tc>
          <w:tcPr>
            <w:tcW w:w="680" w:type="dxa"/>
            <w:tcBorders>
              <w:top w:val="nil"/>
              <w:left w:val="nil"/>
              <w:bottom w:val="nil"/>
              <w:right w:val="nil"/>
            </w:tcBorders>
          </w:tcPr>
          <w:p w14:paraId="3914E5BB" w14:textId="640F0016" w:rsidR="00D07260" w:rsidRPr="00C818FA" w:rsidRDefault="0036623A" w:rsidP="00D07260">
            <w:pPr>
              <w:pStyle w:val="RSCB02ArticleText"/>
              <w:rPr>
                <w:sz w:val="16"/>
                <w:szCs w:val="16"/>
              </w:rPr>
            </w:pPr>
            <w:r w:rsidRPr="00C818FA">
              <w:rPr>
                <w:sz w:val="16"/>
                <w:szCs w:val="16"/>
              </w:rPr>
              <w:t>+0.00</w:t>
            </w:r>
          </w:p>
        </w:tc>
        <w:tc>
          <w:tcPr>
            <w:tcW w:w="696" w:type="dxa"/>
            <w:tcBorders>
              <w:top w:val="nil"/>
              <w:left w:val="nil"/>
              <w:bottom w:val="nil"/>
              <w:right w:val="nil"/>
            </w:tcBorders>
          </w:tcPr>
          <w:p w14:paraId="71BE19D6" w14:textId="46701F05" w:rsidR="00D07260" w:rsidRPr="00C818FA" w:rsidRDefault="00633535" w:rsidP="00D07260">
            <w:pPr>
              <w:pStyle w:val="RSCB02ArticleText"/>
              <w:rPr>
                <w:sz w:val="16"/>
                <w:szCs w:val="16"/>
              </w:rPr>
            </w:pPr>
            <w:r w:rsidRPr="00C818FA">
              <w:rPr>
                <w:sz w:val="16"/>
                <w:szCs w:val="16"/>
              </w:rPr>
              <w:t>+0.76</w:t>
            </w:r>
          </w:p>
        </w:tc>
      </w:tr>
      <w:tr w:rsidR="000973E9" w:rsidRPr="00C818FA" w14:paraId="0DE3D0D7" w14:textId="77777777" w:rsidTr="00D846ED">
        <w:trPr>
          <w:trHeight w:val="175"/>
        </w:trPr>
        <w:tc>
          <w:tcPr>
            <w:tcW w:w="675" w:type="dxa"/>
            <w:tcBorders>
              <w:top w:val="nil"/>
              <w:left w:val="nil"/>
              <w:bottom w:val="nil"/>
              <w:right w:val="nil"/>
            </w:tcBorders>
          </w:tcPr>
          <w:p w14:paraId="6F1BD359" w14:textId="6F9C3F97" w:rsidR="00D07260" w:rsidRPr="00C818FA" w:rsidRDefault="00D07260" w:rsidP="00D07260">
            <w:pPr>
              <w:pStyle w:val="RSCB02ArticleText"/>
              <w:rPr>
                <w:sz w:val="16"/>
                <w:szCs w:val="16"/>
              </w:rPr>
            </w:pPr>
            <w:r w:rsidRPr="00C818FA">
              <w:rPr>
                <w:sz w:val="16"/>
                <w:szCs w:val="16"/>
              </w:rPr>
              <w:t>q</w:t>
            </w:r>
            <w:r w:rsidRPr="00C818FA">
              <w:rPr>
                <w:sz w:val="16"/>
                <w:szCs w:val="16"/>
                <w:vertAlign w:val="subscript"/>
              </w:rPr>
              <w:t>S</w:t>
            </w:r>
          </w:p>
        </w:tc>
        <w:tc>
          <w:tcPr>
            <w:tcW w:w="743" w:type="dxa"/>
            <w:tcBorders>
              <w:top w:val="nil"/>
              <w:left w:val="nil"/>
              <w:bottom w:val="nil"/>
              <w:right w:val="nil"/>
            </w:tcBorders>
          </w:tcPr>
          <w:p w14:paraId="1987F5F8" w14:textId="12231F8C" w:rsidR="00D07260" w:rsidRPr="00C818FA" w:rsidRDefault="00D07260" w:rsidP="00D07260">
            <w:pPr>
              <w:pStyle w:val="RSCB02ArticleText"/>
              <w:rPr>
                <w:sz w:val="16"/>
                <w:szCs w:val="16"/>
              </w:rPr>
            </w:pPr>
            <w:r w:rsidRPr="00C818FA">
              <w:rPr>
                <w:sz w:val="16"/>
                <w:szCs w:val="16"/>
              </w:rPr>
              <w:t>-0.25</w:t>
            </w:r>
          </w:p>
        </w:tc>
        <w:tc>
          <w:tcPr>
            <w:tcW w:w="709" w:type="dxa"/>
            <w:tcBorders>
              <w:top w:val="nil"/>
              <w:left w:val="nil"/>
              <w:bottom w:val="nil"/>
              <w:right w:val="nil"/>
            </w:tcBorders>
          </w:tcPr>
          <w:p w14:paraId="0FF3EFA8" w14:textId="5376E14E" w:rsidR="00D07260" w:rsidRPr="00C818FA" w:rsidRDefault="00D07260" w:rsidP="00D07260">
            <w:pPr>
              <w:pStyle w:val="RSCB02ArticleText"/>
              <w:rPr>
                <w:sz w:val="16"/>
                <w:szCs w:val="16"/>
              </w:rPr>
            </w:pPr>
            <w:r w:rsidRPr="00C818FA">
              <w:rPr>
                <w:sz w:val="16"/>
                <w:szCs w:val="16"/>
              </w:rPr>
              <w:t>-0.25</w:t>
            </w:r>
          </w:p>
        </w:tc>
        <w:tc>
          <w:tcPr>
            <w:tcW w:w="771" w:type="dxa"/>
            <w:tcBorders>
              <w:top w:val="nil"/>
              <w:left w:val="nil"/>
              <w:bottom w:val="nil"/>
              <w:right w:val="nil"/>
            </w:tcBorders>
          </w:tcPr>
          <w:p w14:paraId="1C3DBB3A" w14:textId="1E1D25B4" w:rsidR="00D07260" w:rsidRPr="00C818FA" w:rsidRDefault="00D07260" w:rsidP="00D07260">
            <w:pPr>
              <w:pStyle w:val="RSCB02ArticleText"/>
              <w:rPr>
                <w:sz w:val="16"/>
                <w:szCs w:val="16"/>
              </w:rPr>
            </w:pPr>
            <w:r w:rsidRPr="00C818FA">
              <w:rPr>
                <w:sz w:val="16"/>
                <w:szCs w:val="16"/>
              </w:rPr>
              <w:t>-0.25</w:t>
            </w:r>
          </w:p>
        </w:tc>
        <w:tc>
          <w:tcPr>
            <w:tcW w:w="727" w:type="dxa"/>
            <w:tcBorders>
              <w:top w:val="nil"/>
              <w:left w:val="nil"/>
              <w:bottom w:val="nil"/>
              <w:right w:val="nil"/>
            </w:tcBorders>
          </w:tcPr>
          <w:p w14:paraId="07446695" w14:textId="2A0C8FEF" w:rsidR="00D07260" w:rsidRPr="00C818FA" w:rsidRDefault="00772BFC" w:rsidP="00D07260">
            <w:pPr>
              <w:pStyle w:val="RSCB02ArticleText"/>
              <w:rPr>
                <w:sz w:val="16"/>
                <w:szCs w:val="16"/>
              </w:rPr>
            </w:pPr>
            <w:r w:rsidRPr="00C818FA">
              <w:rPr>
                <w:sz w:val="16"/>
                <w:szCs w:val="16"/>
              </w:rPr>
              <w:t>-0.30</w:t>
            </w:r>
          </w:p>
        </w:tc>
        <w:tc>
          <w:tcPr>
            <w:tcW w:w="680" w:type="dxa"/>
            <w:tcBorders>
              <w:top w:val="nil"/>
              <w:left w:val="nil"/>
              <w:bottom w:val="nil"/>
              <w:right w:val="nil"/>
            </w:tcBorders>
          </w:tcPr>
          <w:p w14:paraId="662012AE" w14:textId="3BFF857F" w:rsidR="00D07260" w:rsidRPr="00C818FA" w:rsidRDefault="0036623A" w:rsidP="00D07260">
            <w:pPr>
              <w:pStyle w:val="RSCB02ArticleText"/>
              <w:rPr>
                <w:sz w:val="16"/>
                <w:szCs w:val="16"/>
              </w:rPr>
            </w:pPr>
            <w:r w:rsidRPr="00C818FA">
              <w:rPr>
                <w:sz w:val="16"/>
                <w:szCs w:val="16"/>
              </w:rPr>
              <w:t>-0.00</w:t>
            </w:r>
          </w:p>
        </w:tc>
        <w:tc>
          <w:tcPr>
            <w:tcW w:w="696" w:type="dxa"/>
            <w:tcBorders>
              <w:top w:val="nil"/>
              <w:left w:val="nil"/>
              <w:bottom w:val="nil"/>
              <w:right w:val="nil"/>
            </w:tcBorders>
          </w:tcPr>
          <w:p w14:paraId="77799205" w14:textId="602C1850" w:rsidR="00D07260" w:rsidRPr="00C818FA" w:rsidRDefault="00633535" w:rsidP="00D07260">
            <w:pPr>
              <w:pStyle w:val="RSCB02ArticleText"/>
              <w:rPr>
                <w:sz w:val="16"/>
                <w:szCs w:val="16"/>
              </w:rPr>
            </w:pPr>
            <w:r w:rsidRPr="00C818FA">
              <w:rPr>
                <w:sz w:val="16"/>
                <w:szCs w:val="16"/>
              </w:rPr>
              <w:t>-0.38</w:t>
            </w:r>
          </w:p>
        </w:tc>
      </w:tr>
      <w:tr w:rsidR="000973E9" w:rsidRPr="00C818FA" w14:paraId="11C77CDB" w14:textId="77777777" w:rsidTr="00D846ED">
        <w:trPr>
          <w:trHeight w:val="180"/>
        </w:trPr>
        <w:tc>
          <w:tcPr>
            <w:tcW w:w="675" w:type="dxa"/>
            <w:tcBorders>
              <w:top w:val="nil"/>
              <w:left w:val="nil"/>
              <w:right w:val="nil"/>
            </w:tcBorders>
          </w:tcPr>
          <w:p w14:paraId="3B388900" w14:textId="2E4ED4AB" w:rsidR="00D07260" w:rsidRPr="00C818FA" w:rsidRDefault="00D07260" w:rsidP="00D07260">
            <w:pPr>
              <w:pStyle w:val="RSCB02ArticleText"/>
              <w:rPr>
                <w:sz w:val="16"/>
                <w:szCs w:val="16"/>
              </w:rPr>
            </w:pPr>
            <w:r w:rsidRPr="00C818FA">
              <w:rPr>
                <w:sz w:val="16"/>
                <w:szCs w:val="16"/>
              </w:rPr>
              <w:t>water</w:t>
            </w:r>
          </w:p>
        </w:tc>
        <w:tc>
          <w:tcPr>
            <w:tcW w:w="743" w:type="dxa"/>
            <w:tcBorders>
              <w:top w:val="nil"/>
              <w:left w:val="nil"/>
              <w:right w:val="nil"/>
            </w:tcBorders>
          </w:tcPr>
          <w:p w14:paraId="02EC8930" w14:textId="15F42F12" w:rsidR="00D07260" w:rsidRPr="00C818FA" w:rsidRDefault="00D07260" w:rsidP="00D07260">
            <w:pPr>
              <w:pStyle w:val="RSCB02ArticleText"/>
              <w:rPr>
                <w:sz w:val="16"/>
                <w:szCs w:val="16"/>
              </w:rPr>
            </w:pPr>
            <w:r w:rsidRPr="00C818FA">
              <w:rPr>
                <w:sz w:val="16"/>
                <w:szCs w:val="16"/>
              </w:rPr>
              <w:t>TIP3P</w:t>
            </w:r>
            <w:r w:rsidR="00100D4D" w:rsidRPr="00C818FA">
              <w:rPr>
                <w:sz w:val="16"/>
                <w:szCs w:val="16"/>
              </w:rPr>
              <w:fldChar w:fldCharType="begin"/>
            </w:r>
            <w:r w:rsidR="001F47CB">
              <w:rPr>
                <w:sz w:val="16"/>
                <w:szCs w:val="16"/>
              </w:rPr>
              <w:instrText xml:space="preserve"> ADDIN ZOTERO_ITEM CSL_CITATION {"citationID":"nMLXQEzm","properties":{"formattedCitation":"\\super 34\\nosupersub{}","plainCitation":"34","noteIndex":0},"citationItems":[{"id":70,"uris":["http://zotero.org/users/local/yPa2OsEe/items/J72QQ8MZ"],"uri":["http://zotero.org/users/local/yPa2OsEe/items/J72QQ8MZ"],"itemData":{"id":70,"type":"article-journal","container-title":"The Journal of Chemical Physics","DOI":"10.1063/1.445869","ISSN":"0021-9606","issue":"2","journalAbbreviation":"J. Chem. Phys.","note":"publisher: American Institute of Physics","page":"926-935","source":"aip-scitation-org.ezproxy-b.deakin.edu.au (Atypon)","title":"Comparison of simple potential functions for simulating liquid water","volume":"79","author":[{"family":"Jorgensen","given":"William L."},{"family":"Chandrasekhar","given":"Jayaraman"},{"family":"Madura","given":"Jeffry D."},{"family":"Impey","given":"Roger W."},{"family":"Klein","given":"Michael L."}],"issued":{"date-parts":[["1983",7,15]]}}}],"schema":"https://github.com/citation-style-language/schema/raw/master/csl-citation.json"} </w:instrText>
            </w:r>
            <w:r w:rsidR="00100D4D" w:rsidRPr="00C818FA">
              <w:rPr>
                <w:sz w:val="16"/>
                <w:szCs w:val="16"/>
              </w:rPr>
              <w:fldChar w:fldCharType="separate"/>
            </w:r>
            <w:r w:rsidR="001F47CB" w:rsidRPr="001F47CB">
              <w:rPr>
                <w:rFonts w:ascii="Calibri" w:hAnsi="Calibri" w:cs="Calibri"/>
                <w:sz w:val="16"/>
                <w:szCs w:val="24"/>
                <w:vertAlign w:val="superscript"/>
              </w:rPr>
              <w:t>34</w:t>
            </w:r>
            <w:r w:rsidR="00100D4D" w:rsidRPr="00C818FA">
              <w:rPr>
                <w:sz w:val="16"/>
                <w:szCs w:val="16"/>
              </w:rPr>
              <w:fldChar w:fldCharType="end"/>
            </w:r>
          </w:p>
        </w:tc>
        <w:tc>
          <w:tcPr>
            <w:tcW w:w="709" w:type="dxa"/>
            <w:tcBorders>
              <w:top w:val="nil"/>
              <w:left w:val="nil"/>
              <w:right w:val="nil"/>
            </w:tcBorders>
          </w:tcPr>
          <w:p w14:paraId="4757B527" w14:textId="5559C4C0" w:rsidR="00D07260" w:rsidRPr="00C818FA" w:rsidRDefault="00D07260" w:rsidP="00D07260">
            <w:pPr>
              <w:pStyle w:val="RSCB02ArticleText"/>
              <w:rPr>
                <w:sz w:val="16"/>
                <w:szCs w:val="16"/>
              </w:rPr>
            </w:pPr>
            <w:r w:rsidRPr="00C818FA">
              <w:rPr>
                <w:sz w:val="16"/>
                <w:szCs w:val="16"/>
              </w:rPr>
              <w:t>SPC</w:t>
            </w:r>
            <w:r w:rsidR="00703E69" w:rsidRPr="00C818FA">
              <w:rPr>
                <w:sz w:val="16"/>
                <w:szCs w:val="16"/>
              </w:rPr>
              <w:fldChar w:fldCharType="begin"/>
            </w:r>
            <w:r w:rsidR="001F47CB">
              <w:rPr>
                <w:sz w:val="16"/>
                <w:szCs w:val="16"/>
              </w:rPr>
              <w:instrText xml:space="preserve"> ADDIN ZOTERO_ITEM CSL_CITATION {"citationID":"QMIhnLNt","properties":{"formattedCitation":"\\super 35\\nosupersub{}","plainCitation":"35","noteIndex":0},"citationItems":[{"id":76,"uris":["http://zotero.org/users/local/yPa2OsEe/items/8KBEFKEF"],"uri":["http://zotero.org/users/local/yPa2OsEe/items/8KBEFKEF"],"itemData":{"id":76,"type":"article-journal","container-title":"The Journal of Physical Chemistry","DOI":"10.1021/j100308a038","ISSN":"0022-3654","issue":"24","journalAbbreviation":"J. Phys. Chem.","note":"publisher: American Chemical Society","page":"6269-6271","source":"ACS Publications","title":"The missing term in effective pair potentials","volume":"91","author":[{"family":"Berendsen","given":"H. J. C."},{"family":"Grigera","given":"J. R."},{"family":"Straatsma","given":"T. P."}],"issued":{"date-parts":[["1987",11,1]]}}}],"schema":"https://github.com/citation-style-language/schema/raw/master/csl-citation.json"} </w:instrText>
            </w:r>
            <w:r w:rsidR="00703E69" w:rsidRPr="00C818FA">
              <w:rPr>
                <w:sz w:val="16"/>
                <w:szCs w:val="16"/>
              </w:rPr>
              <w:fldChar w:fldCharType="separate"/>
            </w:r>
            <w:r w:rsidR="001F47CB" w:rsidRPr="001F47CB">
              <w:rPr>
                <w:rFonts w:ascii="Calibri" w:hAnsi="Calibri" w:cs="Calibri"/>
                <w:sz w:val="16"/>
                <w:szCs w:val="24"/>
                <w:vertAlign w:val="superscript"/>
              </w:rPr>
              <w:t>35</w:t>
            </w:r>
            <w:r w:rsidR="00703E69" w:rsidRPr="00C818FA">
              <w:rPr>
                <w:sz w:val="16"/>
                <w:szCs w:val="16"/>
              </w:rPr>
              <w:fldChar w:fldCharType="end"/>
            </w:r>
          </w:p>
        </w:tc>
        <w:tc>
          <w:tcPr>
            <w:tcW w:w="771" w:type="dxa"/>
            <w:tcBorders>
              <w:top w:val="nil"/>
              <w:left w:val="nil"/>
              <w:right w:val="nil"/>
            </w:tcBorders>
          </w:tcPr>
          <w:p w14:paraId="0ACD7449" w14:textId="3B1AFBF5" w:rsidR="00D07260" w:rsidRPr="00C818FA" w:rsidRDefault="00D07260" w:rsidP="00D07260">
            <w:pPr>
              <w:pStyle w:val="RSCB02ArticleText"/>
              <w:rPr>
                <w:sz w:val="16"/>
                <w:szCs w:val="16"/>
              </w:rPr>
            </w:pPr>
            <w:r w:rsidRPr="00C818FA">
              <w:rPr>
                <w:sz w:val="16"/>
                <w:szCs w:val="16"/>
              </w:rPr>
              <w:t>SPC</w:t>
            </w:r>
            <w:r w:rsidR="00100D4D" w:rsidRPr="00C818FA">
              <w:rPr>
                <w:sz w:val="16"/>
                <w:szCs w:val="16"/>
              </w:rPr>
              <w:t>/</w:t>
            </w:r>
            <w:r w:rsidRPr="00C818FA">
              <w:rPr>
                <w:sz w:val="16"/>
                <w:szCs w:val="16"/>
              </w:rPr>
              <w:t>E</w:t>
            </w:r>
            <w:r w:rsidR="00703E69" w:rsidRPr="00C818FA">
              <w:rPr>
                <w:sz w:val="16"/>
                <w:szCs w:val="16"/>
              </w:rPr>
              <w:fldChar w:fldCharType="begin"/>
            </w:r>
            <w:r w:rsidR="001F47CB">
              <w:rPr>
                <w:sz w:val="16"/>
                <w:szCs w:val="16"/>
              </w:rPr>
              <w:instrText xml:space="preserve"> ADDIN ZOTERO_ITEM CSL_CITATION {"citationID":"jKa3yo6V","properties":{"formattedCitation":"\\super 35\\nosupersub{}","plainCitation":"35","noteIndex":0},"citationItems":[{"id":76,"uris":["http://zotero.org/users/local/yPa2OsEe/items/8KBEFKEF"],"uri":["http://zotero.org/users/local/yPa2OsEe/items/8KBEFKEF"],"itemData":{"id":76,"type":"article-journal","container-title":"The Journal of Physical Chemistry","DOI":"10.1021/j100308a038","ISSN":"0022-3654","issue":"24","journalAbbreviation":"J. Phys. Chem.","note":"publisher: American Chemical Society","page":"6269-6271","source":"ACS Publications","title":"The missing term in effective pair potentials","volume":"91","author":[{"family":"Berendsen","given":"H. J. C."},{"family":"Grigera","given":"J. R."},{"family":"Straatsma","given":"T. P."}],"issued":{"date-parts":[["1987",11,1]]}}}],"schema":"https://github.com/citation-style-language/schema/raw/master/csl-citation.json"} </w:instrText>
            </w:r>
            <w:r w:rsidR="00703E69" w:rsidRPr="00C818FA">
              <w:rPr>
                <w:sz w:val="16"/>
                <w:szCs w:val="16"/>
              </w:rPr>
              <w:fldChar w:fldCharType="separate"/>
            </w:r>
            <w:r w:rsidR="001F47CB" w:rsidRPr="001F47CB">
              <w:rPr>
                <w:rFonts w:ascii="Calibri" w:hAnsi="Calibri" w:cs="Calibri"/>
                <w:sz w:val="16"/>
                <w:szCs w:val="24"/>
                <w:vertAlign w:val="superscript"/>
              </w:rPr>
              <w:t>35</w:t>
            </w:r>
            <w:r w:rsidR="00703E69" w:rsidRPr="00C818FA">
              <w:rPr>
                <w:sz w:val="16"/>
                <w:szCs w:val="16"/>
              </w:rPr>
              <w:fldChar w:fldCharType="end"/>
            </w:r>
          </w:p>
        </w:tc>
        <w:tc>
          <w:tcPr>
            <w:tcW w:w="727" w:type="dxa"/>
            <w:tcBorders>
              <w:top w:val="nil"/>
              <w:left w:val="nil"/>
              <w:right w:val="nil"/>
            </w:tcBorders>
          </w:tcPr>
          <w:p w14:paraId="06F2DA35" w14:textId="4A05FEB9" w:rsidR="00D07260" w:rsidRPr="00C818FA" w:rsidRDefault="00E64329" w:rsidP="00D07260">
            <w:pPr>
              <w:pStyle w:val="RSCB02ArticleText"/>
              <w:rPr>
                <w:sz w:val="16"/>
                <w:szCs w:val="16"/>
              </w:rPr>
            </w:pPr>
            <w:r w:rsidRPr="00C818FA">
              <w:rPr>
                <w:sz w:val="16"/>
                <w:szCs w:val="16"/>
              </w:rPr>
              <w:t>SPC</w:t>
            </w:r>
            <w:r w:rsidR="00100D4D" w:rsidRPr="00C818FA">
              <w:rPr>
                <w:sz w:val="16"/>
                <w:szCs w:val="16"/>
              </w:rPr>
              <w:t>/</w:t>
            </w:r>
            <w:r w:rsidRPr="00C818FA">
              <w:rPr>
                <w:sz w:val="16"/>
                <w:szCs w:val="16"/>
              </w:rPr>
              <w:t>E</w:t>
            </w:r>
          </w:p>
        </w:tc>
        <w:tc>
          <w:tcPr>
            <w:tcW w:w="680" w:type="dxa"/>
            <w:tcBorders>
              <w:top w:val="nil"/>
              <w:left w:val="nil"/>
              <w:right w:val="nil"/>
            </w:tcBorders>
          </w:tcPr>
          <w:p w14:paraId="2DA9D3E2" w14:textId="6F4FB1C2" w:rsidR="00D07260" w:rsidRPr="00C818FA" w:rsidRDefault="00C13501" w:rsidP="00D07260">
            <w:pPr>
              <w:pStyle w:val="RSCB02ArticleText"/>
              <w:rPr>
                <w:sz w:val="16"/>
                <w:szCs w:val="16"/>
              </w:rPr>
            </w:pPr>
            <w:r w:rsidRPr="00C818FA">
              <w:rPr>
                <w:sz w:val="16"/>
                <w:szCs w:val="16"/>
              </w:rPr>
              <w:t>SPC</w:t>
            </w:r>
            <w:r w:rsidR="00FC405A" w:rsidRPr="00C818FA">
              <w:rPr>
                <w:sz w:val="16"/>
                <w:szCs w:val="16"/>
              </w:rPr>
              <w:t>/</w:t>
            </w:r>
            <w:r w:rsidRPr="00C818FA">
              <w:rPr>
                <w:sz w:val="16"/>
                <w:szCs w:val="16"/>
              </w:rPr>
              <w:t>E</w:t>
            </w:r>
          </w:p>
        </w:tc>
        <w:tc>
          <w:tcPr>
            <w:tcW w:w="696" w:type="dxa"/>
            <w:tcBorders>
              <w:top w:val="nil"/>
              <w:left w:val="nil"/>
              <w:right w:val="nil"/>
            </w:tcBorders>
          </w:tcPr>
          <w:p w14:paraId="67325A85" w14:textId="43A5D331" w:rsidR="00D07260" w:rsidRPr="00C818FA" w:rsidRDefault="00C96545" w:rsidP="00D07260">
            <w:pPr>
              <w:pStyle w:val="RSCB02ArticleText"/>
              <w:rPr>
                <w:sz w:val="16"/>
                <w:szCs w:val="16"/>
              </w:rPr>
            </w:pPr>
            <w:r w:rsidRPr="00C818FA">
              <w:rPr>
                <w:sz w:val="16"/>
                <w:szCs w:val="16"/>
              </w:rPr>
              <w:t>TIP3P</w:t>
            </w:r>
          </w:p>
        </w:tc>
      </w:tr>
    </w:tbl>
    <w:p w14:paraId="48B7641D" w14:textId="3B00B06D" w:rsidR="00E7153F" w:rsidRDefault="00D856E0" w:rsidP="00E7153F">
      <w:pPr>
        <w:pStyle w:val="RSCB02ArticleText"/>
        <w:spacing w:after="240"/>
      </w:pPr>
      <w:r>
        <w:rPr>
          <w:noProof/>
          <w:w w:val="100"/>
        </w:rPr>
        <w:lastRenderedPageBreak/>
        <mc:AlternateContent>
          <mc:Choice Requires="wpg">
            <w:drawing>
              <wp:anchor distT="0" distB="0" distL="114300" distR="114300" simplePos="0" relativeHeight="251671552" behindDoc="0" locked="0" layoutInCell="1" allowOverlap="1" wp14:anchorId="7D653288" wp14:editId="6F9923E8">
                <wp:simplePos x="0" y="0"/>
                <wp:positionH relativeFrom="column">
                  <wp:posOffset>-1905</wp:posOffset>
                </wp:positionH>
                <wp:positionV relativeFrom="paragraph">
                  <wp:posOffset>264795</wp:posOffset>
                </wp:positionV>
                <wp:extent cx="3168015" cy="3082925"/>
                <wp:effectExtent l="0" t="0" r="0" b="3175"/>
                <wp:wrapTopAndBottom/>
                <wp:docPr id="24" name="Group 24"/>
                <wp:cNvGraphicFramePr/>
                <a:graphic xmlns:a="http://schemas.openxmlformats.org/drawingml/2006/main">
                  <a:graphicData uri="http://schemas.microsoft.com/office/word/2010/wordprocessingGroup">
                    <wpg:wgp>
                      <wpg:cNvGrpSpPr/>
                      <wpg:grpSpPr>
                        <a:xfrm>
                          <a:off x="0" y="0"/>
                          <a:ext cx="3168015" cy="3080229"/>
                          <a:chOff x="0" y="2710"/>
                          <a:chExt cx="3168015" cy="3080229"/>
                        </a:xfrm>
                      </wpg:grpSpPr>
                      <pic:pic xmlns:pic="http://schemas.openxmlformats.org/drawingml/2006/picture">
                        <pic:nvPicPr>
                          <pic:cNvPr id="22" name="Graphic 22"/>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a:xfrm>
                            <a:off x="0" y="2710"/>
                            <a:ext cx="3168015" cy="2133893"/>
                          </a:xfrm>
                          <a:prstGeom prst="rect">
                            <a:avLst/>
                          </a:prstGeom>
                        </pic:spPr>
                      </pic:pic>
                      <wps:wsp>
                        <wps:cNvPr id="23" name="Text Box 23"/>
                        <wps:cNvSpPr txBox="1"/>
                        <wps:spPr>
                          <a:xfrm>
                            <a:off x="0" y="2193939"/>
                            <a:ext cx="3168015" cy="889000"/>
                          </a:xfrm>
                          <a:prstGeom prst="rect">
                            <a:avLst/>
                          </a:prstGeom>
                          <a:solidFill>
                            <a:prstClr val="white"/>
                          </a:solidFill>
                          <a:ln>
                            <a:noFill/>
                          </a:ln>
                        </wps:spPr>
                        <wps:txbx>
                          <w:txbxContent>
                            <w:p w14:paraId="6D60EE2F" w14:textId="429EB48B" w:rsidR="000D006C" w:rsidRPr="000D006C" w:rsidRDefault="000D006C" w:rsidP="000D006C">
                              <w:pPr>
                                <w:pStyle w:val="Caption"/>
                                <w:jc w:val="both"/>
                                <w:rPr>
                                  <w:rFonts w:cs="Times New Roman"/>
                                  <w:noProof/>
                                  <w:w w:val="108"/>
                                  <w:sz w:val="18"/>
                                </w:rPr>
                              </w:pPr>
                              <w:bookmarkStart w:id="5" w:name="_Ref58596936"/>
                              <w:r w:rsidRPr="000D006C">
                                <w:rPr>
                                  <w:sz w:val="18"/>
                                </w:rPr>
                                <w:t xml:space="preserve">Figure </w:t>
                              </w:r>
                              <w:r w:rsidRPr="000D006C">
                                <w:rPr>
                                  <w:sz w:val="18"/>
                                </w:rPr>
                                <w:fldChar w:fldCharType="begin"/>
                              </w:r>
                              <w:r w:rsidRPr="000D006C">
                                <w:rPr>
                                  <w:sz w:val="18"/>
                                </w:rPr>
                                <w:instrText xml:space="preserve"> SEQ Figure \* ARABIC </w:instrText>
                              </w:r>
                              <w:r w:rsidRPr="000D006C">
                                <w:rPr>
                                  <w:sz w:val="18"/>
                                </w:rPr>
                                <w:fldChar w:fldCharType="separate"/>
                              </w:r>
                              <w:r w:rsidR="003D5772">
                                <w:rPr>
                                  <w:noProof/>
                                  <w:sz w:val="18"/>
                                </w:rPr>
                                <w:t>2</w:t>
                              </w:r>
                              <w:r w:rsidRPr="000D006C">
                                <w:rPr>
                                  <w:sz w:val="18"/>
                                </w:rPr>
                                <w:fldChar w:fldCharType="end"/>
                              </w:r>
                              <w:bookmarkEnd w:id="5"/>
                              <w:r w:rsidRPr="000D006C">
                                <w:rPr>
                                  <w:sz w:val="18"/>
                                </w:rPr>
                                <w:t xml:space="preserve"> Energetic ordering of several water configurations adsorbed on the basal plane of MoS</w:t>
                              </w:r>
                              <w:r w:rsidRPr="00320845">
                                <w:rPr>
                                  <w:sz w:val="18"/>
                                  <w:vertAlign w:val="subscript"/>
                                </w:rPr>
                                <w:t>2</w:t>
                              </w:r>
                              <w:r w:rsidRPr="000D006C">
                                <w:rPr>
                                  <w:sz w:val="18"/>
                                </w:rPr>
                                <w:t>. S1 to S</w:t>
                              </w:r>
                              <w:r w:rsidR="00B83AF2">
                                <w:rPr>
                                  <w:sz w:val="18"/>
                                </w:rPr>
                                <w:t>6</w:t>
                              </w:r>
                              <w:r w:rsidRPr="000D006C">
                                <w:rPr>
                                  <w:sz w:val="18"/>
                                </w:rPr>
                                <w:t xml:space="preserve"> are </w:t>
                              </w:r>
                              <w:r w:rsidR="00FC12BA">
                                <w:rPr>
                                  <w:sz w:val="18"/>
                                </w:rPr>
                                <w:t xml:space="preserve">orderings produced by </w:t>
                              </w:r>
                              <w:r w:rsidRPr="000D006C">
                                <w:rPr>
                                  <w:sz w:val="18"/>
                                </w:rPr>
                                <w:t>FF parameter sets and water models listed in</w:t>
                              </w:r>
                              <w:r w:rsidR="00DE110F">
                                <w:rPr>
                                  <w:sz w:val="18"/>
                                </w:rPr>
                                <w:t xml:space="preserve"> </w:t>
                              </w:r>
                              <w:r w:rsidR="00DE110F">
                                <w:rPr>
                                  <w:sz w:val="18"/>
                                </w:rPr>
                                <w:fldChar w:fldCharType="begin"/>
                              </w:r>
                              <w:r w:rsidR="00DE110F">
                                <w:rPr>
                                  <w:sz w:val="18"/>
                                </w:rPr>
                                <w:instrText xml:space="preserve"> REF _Ref58588361 \h </w:instrText>
                              </w:r>
                              <w:r w:rsidR="00DE110F">
                                <w:rPr>
                                  <w:sz w:val="18"/>
                                </w:rPr>
                              </w:r>
                              <w:r w:rsidR="00DE110F">
                                <w:rPr>
                                  <w:sz w:val="18"/>
                                </w:rPr>
                                <w:fldChar w:fldCharType="separate"/>
                              </w:r>
                              <w:r w:rsidR="0048153D" w:rsidRPr="007E4F17">
                                <w:rPr>
                                  <w:sz w:val="18"/>
                                </w:rPr>
                                <w:t xml:space="preserve">Table </w:t>
                              </w:r>
                              <w:r w:rsidR="0048153D">
                                <w:rPr>
                                  <w:noProof/>
                                  <w:sz w:val="18"/>
                                </w:rPr>
                                <w:t>1</w:t>
                              </w:r>
                              <w:r w:rsidR="00DE110F">
                                <w:rPr>
                                  <w:sz w:val="18"/>
                                </w:rPr>
                                <w:fldChar w:fldCharType="end"/>
                              </w:r>
                              <w:r w:rsidRPr="000D006C">
                                <w:rPr>
                                  <w:sz w:val="18"/>
                                </w:rPr>
                                <w:t>.</w:t>
                              </w:r>
                              <w:r w:rsidR="00FC12BA">
                                <w:rPr>
                                  <w:sz w:val="18"/>
                                </w:rPr>
                                <w:t xml:space="preserve"> </w:t>
                              </w:r>
                              <w:r w:rsidR="00A57869">
                                <w:rPr>
                                  <w:sz w:val="18"/>
                                </w:rPr>
                                <w:t>DF2</w:t>
                              </w:r>
                              <w:r w:rsidR="00FC12BA">
                                <w:rPr>
                                  <w:sz w:val="18"/>
                                </w:rPr>
                                <w:t xml:space="preserve"> and TW are energetic orderings determined at the </w:t>
                              </w:r>
                              <w:r w:rsidR="00FC12BA" w:rsidRPr="00BE0BA3">
                                <w:rPr>
                                  <w:sz w:val="18"/>
                                </w:rPr>
                                <w:t>vdW-DF2</w:t>
                              </w:r>
                              <w:r w:rsidR="00FC12BA">
                                <w:rPr>
                                  <w:sz w:val="18"/>
                                </w:rPr>
                                <w:t xml:space="preserve"> level and by new FF parameters of this work, respectively. </w:t>
                              </w:r>
                              <w:r w:rsidRPr="000D006C">
                                <w:rPr>
                                  <w:sz w:val="18"/>
                                </w:rPr>
                                <w:t>C1 to C15 are geometrical configurations of water on the basal plane of MoS</w:t>
                              </w:r>
                              <w:r w:rsidRPr="000D006C">
                                <w:rPr>
                                  <w:sz w:val="18"/>
                                  <w:vertAlign w:val="subscript"/>
                                </w:rPr>
                                <w:t>2</w:t>
                              </w:r>
                              <w:r w:rsidR="00332BEE">
                                <w:rPr>
                                  <w:sz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D653288" id="Group 24" o:spid="_x0000_s1030" style="position:absolute;left:0;text-align:left;margin-left:-.15pt;margin-top:20.85pt;width:249.45pt;height:242.75pt;z-index:251671552" coordorigin=",27" coordsize="31680,308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">
                <v:shape id="Graphic 22" o:spid="_x0000_s1031" type="#_x0000_t75" style="position:absolute;top:27;width:31680;height:21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">
                  <v:imagedata r:id="rId17" o:title=""/>
                </v:shape>
                <v:shape id="Text Box 23" o:spid="_x0000_s1032" type="#_x0000_t202" style="position:absolute;top:21939;width:31680;height:8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6D60EE2F" w14:textId="429EB48B" w:rsidR="000D006C" w:rsidRPr="000D006C" w:rsidRDefault="000D006C" w:rsidP="000D006C">
                        <w:pPr>
                          <w:pStyle w:val="Caption"/>
                          <w:jc w:val="both"/>
                          <w:rPr>
                            <w:rFonts w:cs="Times New Roman"/>
                            <w:noProof/>
                            <w:w w:val="108"/>
                            <w:sz w:val="18"/>
                          </w:rPr>
                        </w:pPr>
                        <w:bookmarkStart w:id="6" w:name="_Ref58596936"/>
                        <w:r w:rsidRPr="000D006C">
                          <w:rPr>
                            <w:sz w:val="18"/>
                          </w:rPr>
                          <w:t xml:space="preserve">Figure </w:t>
                        </w:r>
                        <w:r w:rsidRPr="000D006C">
                          <w:rPr>
                            <w:sz w:val="18"/>
                          </w:rPr>
                          <w:fldChar w:fldCharType="begin"/>
                        </w:r>
                        <w:r w:rsidRPr="000D006C">
                          <w:rPr>
                            <w:sz w:val="18"/>
                          </w:rPr>
                          <w:instrText xml:space="preserve"> SEQ Figure \* ARABIC </w:instrText>
                        </w:r>
                        <w:r w:rsidRPr="000D006C">
                          <w:rPr>
                            <w:sz w:val="18"/>
                          </w:rPr>
                          <w:fldChar w:fldCharType="separate"/>
                        </w:r>
                        <w:r w:rsidR="003D5772">
                          <w:rPr>
                            <w:noProof/>
                            <w:sz w:val="18"/>
                          </w:rPr>
                          <w:t>2</w:t>
                        </w:r>
                        <w:r w:rsidRPr="000D006C">
                          <w:rPr>
                            <w:sz w:val="18"/>
                          </w:rPr>
                          <w:fldChar w:fldCharType="end"/>
                        </w:r>
                        <w:bookmarkEnd w:id="6"/>
                        <w:r w:rsidRPr="000D006C">
                          <w:rPr>
                            <w:sz w:val="18"/>
                          </w:rPr>
                          <w:t xml:space="preserve"> Energetic ordering of several water configurations adsorbed on the basal plane of MoS</w:t>
                        </w:r>
                        <w:r w:rsidRPr="00320845">
                          <w:rPr>
                            <w:sz w:val="18"/>
                            <w:vertAlign w:val="subscript"/>
                          </w:rPr>
                          <w:t>2</w:t>
                        </w:r>
                        <w:r w:rsidRPr="000D006C">
                          <w:rPr>
                            <w:sz w:val="18"/>
                          </w:rPr>
                          <w:t>. S1 to S</w:t>
                        </w:r>
                        <w:r w:rsidR="00B83AF2">
                          <w:rPr>
                            <w:sz w:val="18"/>
                          </w:rPr>
                          <w:t>6</w:t>
                        </w:r>
                        <w:r w:rsidRPr="000D006C">
                          <w:rPr>
                            <w:sz w:val="18"/>
                          </w:rPr>
                          <w:t xml:space="preserve"> are </w:t>
                        </w:r>
                        <w:r w:rsidR="00FC12BA">
                          <w:rPr>
                            <w:sz w:val="18"/>
                          </w:rPr>
                          <w:t xml:space="preserve">orderings produced by </w:t>
                        </w:r>
                        <w:r w:rsidRPr="000D006C">
                          <w:rPr>
                            <w:sz w:val="18"/>
                          </w:rPr>
                          <w:t>FF parameter sets and water models listed in</w:t>
                        </w:r>
                        <w:r w:rsidR="00DE110F">
                          <w:rPr>
                            <w:sz w:val="18"/>
                          </w:rPr>
                          <w:t xml:space="preserve"> </w:t>
                        </w:r>
                        <w:r w:rsidR="00DE110F">
                          <w:rPr>
                            <w:sz w:val="18"/>
                          </w:rPr>
                          <w:fldChar w:fldCharType="begin"/>
                        </w:r>
                        <w:r w:rsidR="00DE110F">
                          <w:rPr>
                            <w:sz w:val="18"/>
                          </w:rPr>
                          <w:instrText xml:space="preserve"> REF _Ref58588361 \h </w:instrText>
                        </w:r>
                        <w:r w:rsidR="00DE110F">
                          <w:rPr>
                            <w:sz w:val="18"/>
                          </w:rPr>
                        </w:r>
                        <w:r w:rsidR="00DE110F">
                          <w:rPr>
                            <w:sz w:val="18"/>
                          </w:rPr>
                          <w:fldChar w:fldCharType="separate"/>
                        </w:r>
                        <w:r w:rsidR="0048153D" w:rsidRPr="007E4F17">
                          <w:rPr>
                            <w:sz w:val="18"/>
                          </w:rPr>
                          <w:t xml:space="preserve">Table </w:t>
                        </w:r>
                        <w:r w:rsidR="0048153D">
                          <w:rPr>
                            <w:noProof/>
                            <w:sz w:val="18"/>
                          </w:rPr>
                          <w:t>1</w:t>
                        </w:r>
                        <w:r w:rsidR="00DE110F">
                          <w:rPr>
                            <w:sz w:val="18"/>
                          </w:rPr>
                          <w:fldChar w:fldCharType="end"/>
                        </w:r>
                        <w:r w:rsidRPr="000D006C">
                          <w:rPr>
                            <w:sz w:val="18"/>
                          </w:rPr>
                          <w:t>.</w:t>
                        </w:r>
                        <w:r w:rsidR="00FC12BA">
                          <w:rPr>
                            <w:sz w:val="18"/>
                          </w:rPr>
                          <w:t xml:space="preserve"> </w:t>
                        </w:r>
                        <w:r w:rsidR="00A57869">
                          <w:rPr>
                            <w:sz w:val="18"/>
                          </w:rPr>
                          <w:t>DF2</w:t>
                        </w:r>
                        <w:r w:rsidR="00FC12BA">
                          <w:rPr>
                            <w:sz w:val="18"/>
                          </w:rPr>
                          <w:t xml:space="preserve"> and TW are energetic orderings determined at the </w:t>
                        </w:r>
                        <w:r w:rsidR="00FC12BA" w:rsidRPr="00BE0BA3">
                          <w:rPr>
                            <w:sz w:val="18"/>
                          </w:rPr>
                          <w:t>vdW-DF2</w:t>
                        </w:r>
                        <w:r w:rsidR="00FC12BA">
                          <w:rPr>
                            <w:sz w:val="18"/>
                          </w:rPr>
                          <w:t xml:space="preserve"> level and by new FF parameters of this work, respectively. </w:t>
                        </w:r>
                        <w:r w:rsidRPr="000D006C">
                          <w:rPr>
                            <w:sz w:val="18"/>
                          </w:rPr>
                          <w:t>C1 to C15 are geometrical configurations of water on the basal plane of MoS</w:t>
                        </w:r>
                        <w:r w:rsidRPr="000D006C">
                          <w:rPr>
                            <w:sz w:val="18"/>
                            <w:vertAlign w:val="subscript"/>
                          </w:rPr>
                          <w:t>2</w:t>
                        </w:r>
                        <w:r w:rsidR="00332BEE">
                          <w:rPr>
                            <w:sz w:val="18"/>
                          </w:rPr>
                          <w:t>.</w:t>
                        </w:r>
                      </w:p>
                    </w:txbxContent>
                  </v:textbox>
                </v:shape>
                <w10:wrap type="topAndBottom"/>
              </v:group>
            </w:pict>
          </mc:Fallback>
        </mc:AlternateContent>
      </w:r>
      <w:r w:rsidR="00E7153F">
        <w:tab/>
      </w:r>
    </w:p>
    <w:p w14:paraId="11AB6951" w14:textId="586E19F3" w:rsidR="00FA30B9" w:rsidRDefault="00591B79" w:rsidP="00E7153F">
      <w:pPr>
        <w:pStyle w:val="RSCB02ArticleText"/>
        <w:spacing w:after="240"/>
      </w:pPr>
      <w:r>
        <w:tab/>
      </w:r>
      <w:r w:rsidR="00B24680">
        <w:t xml:space="preserve">Our </w:t>
      </w:r>
      <w:r w:rsidR="0057058B">
        <w:t>first</w:t>
      </w:r>
      <w:r w:rsidR="00B24680">
        <w:t xml:space="preserve"> attempt to fit the nonbonded parameters to static vdW-DF2 data points</w:t>
      </w:r>
      <w:r w:rsidR="0076392F">
        <w:t xml:space="preserve"> end</w:t>
      </w:r>
      <w:r w:rsidR="00756BE0">
        <w:t>ed</w:t>
      </w:r>
      <w:r w:rsidR="0076392F">
        <w:t xml:space="preserve"> up with</w:t>
      </w:r>
      <w:r w:rsidR="005B4840">
        <w:t xml:space="preserve"> </w:t>
      </w:r>
      <w:r w:rsidR="004341E5">
        <w:t>dynamically</w:t>
      </w:r>
      <w:r w:rsidR="0076392F">
        <w:t xml:space="preserve"> </w:t>
      </w:r>
      <w:r w:rsidR="00332026">
        <w:t>un</w:t>
      </w:r>
      <w:r w:rsidR="0076392F">
        <w:t xml:space="preserve">practical </w:t>
      </w:r>
      <w:r w:rsidR="005B4840">
        <w:t>parameters</w:t>
      </w:r>
      <w:r w:rsidR="00A16E7E">
        <w:t xml:space="preserve"> because the </w:t>
      </w:r>
      <w:r w:rsidR="009E2504">
        <w:t xml:space="preserve">obtained </w:t>
      </w:r>
      <w:r w:rsidR="00A16E7E">
        <w:t>parameter set could not maintain droplets of water on the basal plane of MoS</w:t>
      </w:r>
      <w:r w:rsidR="00A16E7E" w:rsidRPr="00A16E7E">
        <w:rPr>
          <w:vertAlign w:val="subscript"/>
        </w:rPr>
        <w:t>2</w:t>
      </w:r>
      <w:r w:rsidR="00A16E7E">
        <w:t xml:space="preserve">. </w:t>
      </w:r>
      <w:r w:rsidR="00BE15F9">
        <w:t xml:space="preserve">However just a </w:t>
      </w:r>
      <w:r w:rsidR="001E1CD2">
        <w:t>s</w:t>
      </w:r>
      <w:r w:rsidR="00BE15F9">
        <w:t xml:space="preserve">mall change in interaction energy of the fitting data points can </w:t>
      </w:r>
      <w:r w:rsidR="005A305B">
        <w:t>give rise to</w:t>
      </w:r>
      <w:r w:rsidR="00BE15F9">
        <w:t xml:space="preserve"> a stable droplet</w:t>
      </w:r>
      <w:r w:rsidR="003717C3">
        <w:t xml:space="preserve"> and change WCAs</w:t>
      </w:r>
      <w:r w:rsidR="00BE15F9">
        <w:t xml:space="preserve">. </w:t>
      </w:r>
      <w:r w:rsidR="00A222BF">
        <w:t xml:space="preserve">This result </w:t>
      </w:r>
      <w:r w:rsidR="00B24680">
        <w:t>reveal</w:t>
      </w:r>
      <w:r w:rsidR="006716F8">
        <w:t>s</w:t>
      </w:r>
      <w:r w:rsidR="00B24680">
        <w:t xml:space="preserve"> that contact angles are quite sensitive to </w:t>
      </w:r>
      <w:r w:rsidR="00C448C8">
        <w:t>e</w:t>
      </w:r>
      <w:r w:rsidR="005B4A24">
        <w:t>nergy</w:t>
      </w:r>
      <w:r w:rsidR="00D90DF6">
        <w:t xml:space="preserve"> of the fitting set</w:t>
      </w:r>
      <w:r w:rsidR="00B24680">
        <w:t>.</w:t>
      </w:r>
      <w:r w:rsidR="00792D30">
        <w:t xml:space="preserve"> </w:t>
      </w:r>
      <w:r w:rsidR="009B68A2">
        <w:t>Weak static interaction</w:t>
      </w:r>
      <w:r w:rsidR="006A087F">
        <w:t xml:space="preserve"> (</w:t>
      </w:r>
      <m:oMath>
        <m:r>
          <m:rPr>
            <m:sty m:val="b"/>
          </m:rPr>
          <w:rPr>
            <w:rFonts w:ascii="Cambria Math" w:hAnsi="Cambria Math"/>
          </w:rPr>
          <m:t>∼</m:t>
        </m:r>
      </m:oMath>
      <w:r w:rsidR="006A087F">
        <w:rPr>
          <w:rFonts w:cstheme="minorHAnsi"/>
        </w:rPr>
        <w:t>15 kJ/mol)</w:t>
      </w:r>
      <w:r w:rsidR="009B68A2">
        <w:t xml:space="preserve"> between water and the MoS</w:t>
      </w:r>
      <w:r w:rsidR="009B68A2" w:rsidRPr="0018460A">
        <w:rPr>
          <w:vertAlign w:val="subscript"/>
        </w:rPr>
        <w:t>2</w:t>
      </w:r>
      <w:r w:rsidR="009B68A2">
        <w:t xml:space="preserve"> basal plane is believed to be t</w:t>
      </w:r>
      <w:r w:rsidR="002939B5">
        <w:t xml:space="preserve">he reason </w:t>
      </w:r>
      <w:r w:rsidR="00252B18">
        <w:t>resulting in</w:t>
      </w:r>
      <w:r w:rsidR="003A14E0">
        <w:t xml:space="preserve"> </w:t>
      </w:r>
      <w:r w:rsidR="00020CFF">
        <w:t xml:space="preserve">sensitive </w:t>
      </w:r>
      <w:r w:rsidR="002939B5">
        <w:t>contact angle</w:t>
      </w:r>
      <w:r w:rsidR="003A14E0">
        <w:t>s</w:t>
      </w:r>
      <w:r w:rsidR="002939B5">
        <w:t xml:space="preserve"> </w:t>
      </w:r>
      <w:r w:rsidR="00020CFF">
        <w:t xml:space="preserve">to </w:t>
      </w:r>
      <w:r w:rsidR="002939B5">
        <w:t>energies of the fifing</w:t>
      </w:r>
      <w:r w:rsidR="004710CF">
        <w:t xml:space="preserve"> set</w:t>
      </w:r>
      <w:r w:rsidR="009F006C">
        <w:rPr>
          <w:rFonts w:cstheme="minorHAnsi"/>
        </w:rPr>
        <w:t>.</w:t>
      </w:r>
      <w:r w:rsidR="0099774E">
        <w:rPr>
          <w:rFonts w:cstheme="minorHAnsi"/>
        </w:rPr>
        <w:t xml:space="preserve"> Therefore,</w:t>
      </w:r>
      <w:r w:rsidR="009F006C">
        <w:rPr>
          <w:rFonts w:cstheme="minorHAnsi"/>
        </w:rPr>
        <w:t xml:space="preserve"> </w:t>
      </w:r>
      <w:r w:rsidR="0099774E">
        <w:rPr>
          <w:rFonts w:cstheme="minorHAnsi"/>
        </w:rPr>
        <w:t>a</w:t>
      </w:r>
      <w:r w:rsidR="009F006C">
        <w:t xml:space="preserve">ny correction to interaction energy of the fitting data points can significantly </w:t>
      </w:r>
      <w:r w:rsidR="00714813">
        <w:t>contribute to</w:t>
      </w:r>
      <w:r w:rsidR="009F006C">
        <w:t xml:space="preserve"> </w:t>
      </w:r>
      <w:r w:rsidR="00BF7C66">
        <w:t xml:space="preserve">the </w:t>
      </w:r>
      <w:r w:rsidR="0099774E">
        <w:t>formation of water droplets</w:t>
      </w:r>
      <w:r w:rsidR="009F006C">
        <w:t>.</w:t>
      </w:r>
      <w:r w:rsidR="00024DBE">
        <w:t xml:space="preserve"> Note that the vdW-DF2 energies</w:t>
      </w:r>
      <w:r w:rsidR="00DF0123">
        <w:t xml:space="preserve"> of</w:t>
      </w:r>
      <w:r w:rsidR="00EE745F">
        <w:t xml:space="preserve"> the fitting points </w:t>
      </w:r>
      <w:r w:rsidR="00024DBE">
        <w:t>are bare</w:t>
      </w:r>
      <w:r w:rsidR="00BC19D1">
        <w:t>ly</w:t>
      </w:r>
      <w:r w:rsidR="00024DBE">
        <w:t xml:space="preserve"> static interaction energies without any further correction such as ZPE of water </w:t>
      </w:r>
      <w:r w:rsidR="00677CC2">
        <w:t>on MoS</w:t>
      </w:r>
      <w:r w:rsidR="00677CC2" w:rsidRPr="00677CC2">
        <w:rPr>
          <w:vertAlign w:val="subscript"/>
        </w:rPr>
        <w:t>2</w:t>
      </w:r>
      <w:r w:rsidR="00677CC2">
        <w:t xml:space="preserve"> </w:t>
      </w:r>
      <w:r w:rsidR="00024DBE">
        <w:t>and marginal errors of the vdW-DF2 method.</w:t>
      </w:r>
    </w:p>
    <w:p w14:paraId="4764FCB6" w14:textId="3FE67E50" w:rsidR="00851DEE" w:rsidRDefault="00FA30B9" w:rsidP="0085568F">
      <w:pPr>
        <w:pStyle w:val="RSCB02ArticleText"/>
        <w:spacing w:after="240"/>
      </w:pPr>
      <w:r>
        <w:tab/>
      </w:r>
      <w:r w:rsidR="00C92E45">
        <w:tab/>
      </w:r>
      <w:r w:rsidR="00493589">
        <w:t>For weak</w:t>
      </w:r>
      <w:r w:rsidR="00C80CA4">
        <w:t xml:space="preserve"> </w:t>
      </w:r>
      <w:r w:rsidR="006F084A">
        <w:t>inter</w:t>
      </w:r>
      <w:r w:rsidR="00C80CA4">
        <w:t>facial</w:t>
      </w:r>
      <w:r w:rsidR="00493589">
        <w:t xml:space="preserve"> water-</w:t>
      </w:r>
      <w:r w:rsidR="00C80CA4">
        <w:t>MoS</w:t>
      </w:r>
      <w:r w:rsidR="00C80CA4" w:rsidRPr="00C80CA4">
        <w:rPr>
          <w:vertAlign w:val="subscript"/>
        </w:rPr>
        <w:t>2</w:t>
      </w:r>
      <w:r w:rsidR="00493589">
        <w:t xml:space="preserve"> interaction</w:t>
      </w:r>
      <w:r w:rsidR="0063601F">
        <w:t xml:space="preserve"> in this work</w:t>
      </w:r>
      <w:r w:rsidR="00493589">
        <w:t xml:space="preserve">, ZPE </w:t>
      </w:r>
      <w:r w:rsidR="00923556">
        <w:t xml:space="preserve">correction </w:t>
      </w:r>
      <w:r w:rsidR="00703E69">
        <w:t>can have significant contribution</w:t>
      </w:r>
      <w:r w:rsidR="00CE7874">
        <w:t>.</w:t>
      </w:r>
      <w:r w:rsidR="00493589">
        <w:t xml:space="preserve"> </w:t>
      </w:r>
      <w:r w:rsidR="001B4A9D">
        <w:t>Indeed, b</w:t>
      </w:r>
      <w:r w:rsidR="00866525">
        <w:t>y using three cluster models of water-MoS</w:t>
      </w:r>
      <w:r w:rsidR="00866525" w:rsidRPr="00E037BF">
        <w:rPr>
          <w:vertAlign w:val="subscript"/>
        </w:rPr>
        <w:t>2</w:t>
      </w:r>
      <w:r w:rsidR="00866525">
        <w:rPr>
          <w:sz w:val="20"/>
          <w:szCs w:val="20"/>
        </w:rPr>
        <w:t xml:space="preserve"> </w:t>
      </w:r>
      <w:r w:rsidR="00866525" w:rsidRPr="00B75648">
        <w:t>interaction</w:t>
      </w:r>
      <w:r w:rsidR="00634D94">
        <w:t xml:space="preserve"> (see ESI)</w:t>
      </w:r>
      <w:r w:rsidR="00866525" w:rsidRPr="00B75648">
        <w:t xml:space="preserve">, we found that ZPE </w:t>
      </w:r>
      <w:r w:rsidR="00866525">
        <w:t>does</w:t>
      </w:r>
      <w:r w:rsidR="00866525" w:rsidRPr="00B75648">
        <w:t xml:space="preserve"> </w:t>
      </w:r>
      <w:r w:rsidR="00866525">
        <w:t>affect</w:t>
      </w:r>
      <w:r w:rsidR="00866525" w:rsidRPr="00B75648">
        <w:t xml:space="preserve"> </w:t>
      </w:r>
      <w:r w:rsidR="00E373A0">
        <w:t>water-MoS</w:t>
      </w:r>
      <w:r w:rsidR="00E373A0">
        <w:softHyphen/>
      </w:r>
      <w:r w:rsidR="00E373A0" w:rsidRPr="00E373A0">
        <w:rPr>
          <w:vertAlign w:val="subscript"/>
        </w:rPr>
        <w:t>2</w:t>
      </w:r>
      <w:r w:rsidR="00866525" w:rsidRPr="00B75648">
        <w:t xml:space="preserve"> </w:t>
      </w:r>
      <w:r w:rsidR="00BD32B6">
        <w:t>binding</w:t>
      </w:r>
      <w:r w:rsidR="00866525" w:rsidRPr="00B75648">
        <w:t xml:space="preserve"> energy</w:t>
      </w:r>
      <w:r w:rsidR="00866525">
        <w:t>.</w:t>
      </w:r>
      <w:r w:rsidR="001F0E60">
        <w:t xml:space="preserve"> In addition,</w:t>
      </w:r>
      <w:r w:rsidR="00AE0C22">
        <w:t xml:space="preserve"> we know that</w:t>
      </w:r>
      <w:r w:rsidR="001F0E60">
        <w:t xml:space="preserve"> all interaction energies calculated using six sets of parameters</w:t>
      </w:r>
      <w:r w:rsidR="00782534">
        <w:t xml:space="preserve"> above</w:t>
      </w:r>
      <w:r w:rsidR="001F0E60">
        <w:t xml:space="preserve"> are clearly smaller than the static vdW-DF2 ones (refer to ESI). </w:t>
      </w:r>
      <w:r w:rsidR="006F1449">
        <w:t>Therefore</w:t>
      </w:r>
      <w:r w:rsidR="00177FBA">
        <w:t xml:space="preserve">, </w:t>
      </w:r>
      <w:r w:rsidR="00866525">
        <w:t xml:space="preserve">we strongly believe that ZPE really plays important role in the </w:t>
      </w:r>
      <w:r w:rsidR="002E3A68">
        <w:t>formation of water droplets</w:t>
      </w:r>
      <w:r w:rsidR="00866525">
        <w:t>.</w:t>
      </w:r>
      <w:r w:rsidR="001749F9">
        <w:t xml:space="preserve"> </w:t>
      </w:r>
      <w:r w:rsidR="006F62D3">
        <w:t xml:space="preserve">Since </w:t>
      </w:r>
      <w:r w:rsidR="00CE000C">
        <w:t>ZPE</w:t>
      </w:r>
      <w:r w:rsidR="001749F9">
        <w:t xml:space="preserve"> </w:t>
      </w:r>
      <w:r w:rsidR="002D6CCF">
        <w:t xml:space="preserve">correction to </w:t>
      </w:r>
      <w:r w:rsidR="003D64FB">
        <w:t>every</w:t>
      </w:r>
      <w:r w:rsidR="001749F9">
        <w:t xml:space="preserve"> water</w:t>
      </w:r>
      <w:r w:rsidR="00582FF1">
        <w:t>-MoS</w:t>
      </w:r>
      <w:r w:rsidR="00582FF1" w:rsidRPr="00582FF1">
        <w:rPr>
          <w:vertAlign w:val="subscript"/>
        </w:rPr>
        <w:t>2</w:t>
      </w:r>
      <w:r w:rsidR="001749F9">
        <w:t xml:space="preserve"> configuration</w:t>
      </w:r>
      <w:r w:rsidR="00582FF1">
        <w:t xml:space="preserve"> and marginal errors of vdW-DF2</w:t>
      </w:r>
      <w:r w:rsidR="001749F9">
        <w:t xml:space="preserve"> </w:t>
      </w:r>
      <w:r w:rsidR="00582FF1">
        <w:t>are</w:t>
      </w:r>
      <w:r w:rsidR="00957A0B">
        <w:t xml:space="preserve"> </w:t>
      </w:r>
      <w:r w:rsidR="00BC4075">
        <w:t xml:space="preserve">hardly </w:t>
      </w:r>
      <w:r w:rsidR="008F3947">
        <w:t>quantified</w:t>
      </w:r>
      <w:r w:rsidR="00582FF1">
        <w:t xml:space="preserve">, </w:t>
      </w:r>
      <w:r w:rsidR="00851DEE">
        <w:t>we decided to fit</w:t>
      </w:r>
      <w:r w:rsidR="00985F9B">
        <w:t xml:space="preserve"> </w:t>
      </w:r>
      <w:r w:rsidR="00851DEE">
        <w:t xml:space="preserve">nonbonded parameters </w:t>
      </w:r>
      <w:r w:rsidR="00985F9B">
        <w:t>of the CHARMM22* force field</w:t>
      </w:r>
      <w:r w:rsidR="00985F9B">
        <w:fldChar w:fldCharType="begin"/>
      </w:r>
      <w:r w:rsidR="001F47CB">
        <w:instrText xml:space="preserve"> ADDIN ZOTERO_ITEM CSL_CITATION {"citationID":"hWljYvqj","properties":{"formattedCitation":"\\super 36,37\\nosupersub{}","plainCitation":"36,37","noteIndex":0},"citationItems":[{"id":55,"uris":["http://zotero.org/users/local/yPa2OsEe/items/EXAK464M"],"uri":["http://zotero.org/users/local/yPa2OsEe/items/EXAK464M"],"itemData":{"id":55,"type":"article-journal","container-title":"The Journal of Physical Chemistry B","DOI":"10.1021/jp973084f","ISSN":"1520-6106, 1520-5207","issue":"18","journalAbbreviation":"J. Phys. Chem. B","language":"en","page":"3586-3616","source":"DOI.org (Crossref)","title":"All-Atom Empirical Potential for Molecular Modeling and Dynamics Studies of Proteins &lt;sup&gt;†&lt;/sup&gt;","volume":"102","author":[{"family":"MacKerell","given":"A. D."},{"family":"Bashford","given":"D."},{"family":"Bellott","given":"M."},{"family":"Dunbrack","given":"R. L."},{"family":"Evanseck","given":"J. D."},{"family":"Field","given":"M. J."},{"family":"Fischer","given":"S."},{"family":"Gao","given":"J."},{"family":"Guo","given":"H."},{"family":"Ha","given":"S."},{"family":"Joseph-McCarthy","given":"D."},{"family":"Kuchnir","given":"L."},{"family":"Kuczera","given":"K."},{"family":"Lau","given":"F. T. K."},{"family":"Mattos","given":"C."},{"family":"Michnick","given":"S."},{"family":"Ngo","given":"T."},{"family":"Nguyen","given":"D. T."},{"family":"Prodhom","given":"B."},{"family":"Reiher","given":"W. E."},{"family":"Roux","given":"B."},{"family":"Schlenkrich","given":"M."},{"family":"Smith","given":"J. C."},{"family":"Stote","given":"R."},{"family":"Straub","given":"J."},{"family":"Watanabe","given":"M."},{"family":"Wiórkiewicz-Kuczera","given":"J."},{"family":"Yin","given":"D."},{"family":"Karplus","given":"M."}],"issued":{"date-parts":[["1998",4]]}}},{"id":53,"uris":["http://zotero.org/users/local/yPa2OsEe/items/DITH4TWW"],"uri":["http://zotero.org/users/local/yPa2OsEe/items/DITH4TWW"],"itemData":{"id":53,"type":"article-journal","container-title":"Biophysical Journal","DOI":"10.1016/j.bpj.2011.03.051","ISSN":"00063495","issue":"9","journalAbbreviation":"Biophys. J.","language":"en","page":"L47-L49","source":"DOI.org (Crossref)","title":"How Robust Are Protein Folding Simulations with Respect to Force Field Parameterization?","volume":"100","author":[{"family":"Piana","given":"Stefano"},{"family":"Lindorff-Larsen","given":"Kresten"},{"family":"Shaw","given":"David E."}],"issued":{"date-parts":[["2011",5]]}}}],"schema":"https://github.com/citation-style-language/schema/raw/master/csl-citation.json"} </w:instrText>
      </w:r>
      <w:r w:rsidR="00985F9B">
        <w:fldChar w:fldCharType="separate"/>
      </w:r>
      <w:r w:rsidR="001F47CB" w:rsidRPr="001F47CB">
        <w:rPr>
          <w:rFonts w:ascii="Calibri" w:hAnsi="Calibri" w:cs="Calibri"/>
          <w:szCs w:val="24"/>
          <w:vertAlign w:val="superscript"/>
        </w:rPr>
        <w:t>36,37</w:t>
      </w:r>
      <w:r w:rsidR="00985F9B">
        <w:fldChar w:fldCharType="end"/>
      </w:r>
      <w:r w:rsidR="00985F9B">
        <w:t xml:space="preserve"> </w:t>
      </w:r>
      <w:r w:rsidR="00851DEE">
        <w:t xml:space="preserve">to </w:t>
      </w:r>
      <w:r w:rsidR="004A0B7C">
        <w:t>the experimental WCA</w:t>
      </w:r>
      <w:r w:rsidR="003B1906">
        <w:t>.</w:t>
      </w:r>
      <w:r w:rsidR="00837800">
        <w:t xml:space="preserve"> </w:t>
      </w:r>
      <w:r w:rsidR="006D0454">
        <w:t>And more i</w:t>
      </w:r>
      <w:r w:rsidR="001F6E63">
        <w:t>mportantly</w:t>
      </w:r>
      <w:r w:rsidR="00114B98">
        <w:t>,</w:t>
      </w:r>
      <w:r w:rsidR="001F6E63">
        <w:t xml:space="preserve"> </w:t>
      </w:r>
      <w:r w:rsidR="00B01EBB">
        <w:t xml:space="preserve">the fifing process always </w:t>
      </w:r>
      <w:r w:rsidR="00837800">
        <w:t>ensure</w:t>
      </w:r>
      <w:r w:rsidR="008C02E3">
        <w:t>s</w:t>
      </w:r>
      <w:r w:rsidR="00837800">
        <w:t xml:space="preserve"> that the newly fitted parameters can </w:t>
      </w:r>
      <w:r w:rsidR="00AA487D">
        <w:t xml:space="preserve">relatively </w:t>
      </w:r>
      <w:r w:rsidR="00837800">
        <w:t xml:space="preserve">recover the </w:t>
      </w:r>
      <w:r w:rsidR="00F016B4">
        <w:t xml:space="preserve">vdW-DF2 </w:t>
      </w:r>
      <w:r w:rsidR="00837800">
        <w:t>energetic ordering</w:t>
      </w:r>
      <w:r w:rsidR="00D22E4D">
        <w:t xml:space="preserve"> of</w:t>
      </w:r>
      <w:r w:rsidR="00D24898">
        <w:t xml:space="preserve"> </w:t>
      </w:r>
      <w:r w:rsidR="00106363">
        <w:t>water-MoS</w:t>
      </w:r>
      <w:r w:rsidR="00106363" w:rsidRPr="00106363">
        <w:rPr>
          <w:vertAlign w:val="subscript"/>
        </w:rPr>
        <w:t>2</w:t>
      </w:r>
      <w:r w:rsidR="00106363">
        <w:t xml:space="preserve"> </w:t>
      </w:r>
      <w:r w:rsidR="00D24898">
        <w:t>interaction</w:t>
      </w:r>
      <w:r w:rsidR="00D22E4D">
        <w:t xml:space="preserve"> configurations</w:t>
      </w:r>
      <w:r w:rsidR="00E73141">
        <w:t xml:space="preserve"> as in the vdW-DF2 hypersurface</w:t>
      </w:r>
      <w:r w:rsidR="00F016B4">
        <w:t>.</w:t>
      </w:r>
      <w:r w:rsidR="00380529">
        <w:t xml:space="preserve"> </w:t>
      </w:r>
    </w:p>
    <w:p w14:paraId="6C01A18A" w14:textId="2BCFDDFD" w:rsidR="00F36C82" w:rsidRDefault="0017631A" w:rsidP="00706234">
      <w:pPr>
        <w:pStyle w:val="RSCB02ArticleText"/>
      </w:pPr>
      <w:r>
        <w:tab/>
      </w:r>
      <w:r w:rsidR="00A228A0">
        <w:t>Our n</w:t>
      </w:r>
      <w:r>
        <w:t>ewly fitted nonbonded parameters</w:t>
      </w:r>
      <w:r w:rsidR="00187B89">
        <w:t xml:space="preserve"> </w:t>
      </w:r>
      <w:r>
        <w:t>describing interaction between water</w:t>
      </w:r>
      <w:r w:rsidR="0010590E">
        <w:t xml:space="preserve"> (TIPS3P</w:t>
      </w:r>
      <w:r w:rsidR="005A065F">
        <w:fldChar w:fldCharType="begin"/>
      </w:r>
      <w:r w:rsidR="001F47CB">
        <w:instrText xml:space="preserve"> ADDIN ZOTERO_ITEM CSL_CITATION {"citationID":"uYj9M7KQ","properties":{"formattedCitation":"\\super 34,38\\nosupersub{}","plainCitation":"34,38","noteIndex":0},"citationItems":[{"id":70,"uris":["http://zotero.org/users/local/yPa2OsEe/items/J72QQ8MZ"],"uri":["http://zotero.org/users/local/yPa2OsEe/items/J72QQ8MZ"],"itemData":{"id":70,"type":"article-journal","container-title":"The Journal of Chemical Physics","DOI":"10.1063/1.445869","ISSN":"0021-9606","issue":"2","journalAbbreviation":"J. Chem. Phys.","note":"publisher: American Institute of Physics","page":"926-935","source":"aip-scitation-org.ezproxy-b.deakin.edu.au (Atypon)","title":"Comparison of simple potential functions for simulating liquid water","volume":"79","author":[{"family":"Jorgensen","given":"William L."},{"family":"Chandrasekhar","given":"Jayaraman"},{"family":"Madura","given":"Jeffry D."},{"family":"Impey","given":"Roger W."},{"family":"Klein","given":"Michael L."}],"issued":{"date-parts":[["1983",7,15]]}}},{"id":67,"uris":["http://zotero.org/users/local/yPa2OsEe/items/W5RPS6MP"],"uri":["http://zotero.org/users/local/yPa2OsEe/items/W5RPS6MP"],"itemData":{"id":67,"type":"article-journal","container-title":"The Journal of Chemical Physics","DOI":"10.1063/1.472061","ISSN":"0021-9606","issue":"5","journalAbbreviation":"J. Chem. Phys.","note":"publisher: American Institute of Physics","page":"1902-1921","source":"aip-scitation-org.ezproxy-b.deakin.edu.au (Atypon)","title":"Simulation of activation free energies in molecular systems","volume":"105","author":[{"family":"Neria","given":"Eyal"},{"family":"Fischer","given":"Stefan"},{"family":"Karplus","given":"Martin"}],"issued":{"date-parts":[["1996",8,1]]}}}],"schema":"https://github.com/citation-style-language/schema/raw/master/csl-citation.json"} </w:instrText>
      </w:r>
      <w:r w:rsidR="005A065F">
        <w:fldChar w:fldCharType="separate"/>
      </w:r>
      <w:r w:rsidR="001F47CB" w:rsidRPr="001F47CB">
        <w:rPr>
          <w:rFonts w:ascii="Calibri" w:hAnsi="Calibri" w:cs="Calibri"/>
          <w:szCs w:val="24"/>
          <w:vertAlign w:val="superscript"/>
        </w:rPr>
        <w:t>34,38</w:t>
      </w:r>
      <w:r w:rsidR="005A065F">
        <w:fldChar w:fldCharType="end"/>
      </w:r>
      <w:r w:rsidR="0010590E">
        <w:t>)</w:t>
      </w:r>
      <w:r>
        <w:t xml:space="preserve"> and the basal plane of MoS</w:t>
      </w:r>
      <w:r w:rsidRPr="00EE3A2D">
        <w:rPr>
          <w:vertAlign w:val="subscript"/>
        </w:rPr>
        <w:t>2</w:t>
      </w:r>
      <w:r>
        <w:t xml:space="preserve"> </w:t>
      </w:r>
      <w:r w:rsidR="00EE3A2D">
        <w:softHyphen/>
      </w:r>
      <w:r w:rsidR="00206B01">
        <w:t xml:space="preserve">can produce accurate the experimental WCA </w:t>
      </w:r>
      <w:r w:rsidR="009374A6">
        <w:t>and energetic ordering of water-surface configurations</w:t>
      </w:r>
      <w:r w:rsidR="00415D29">
        <w:t>.</w:t>
      </w:r>
      <w:r w:rsidR="00FF3700">
        <w:t xml:space="preserve"> </w:t>
      </w:r>
      <w:r w:rsidR="00EA52A5">
        <w:t xml:space="preserve">These parameters are given in </w:t>
      </w:r>
      <w:r w:rsidR="007E4558">
        <w:fldChar w:fldCharType="begin"/>
      </w:r>
      <w:r w:rsidR="007E4558">
        <w:instrText xml:space="preserve"> REF _Ref58860573 \h </w:instrText>
      </w:r>
      <w:r w:rsidR="007E4558">
        <w:fldChar w:fldCharType="separate"/>
      </w:r>
      <w:r w:rsidR="002E1F01" w:rsidRPr="00A825B5">
        <w:t xml:space="preserve">Table </w:t>
      </w:r>
      <w:r w:rsidR="002E1F01">
        <w:rPr>
          <w:noProof/>
        </w:rPr>
        <w:t>2</w:t>
      </w:r>
      <w:r w:rsidR="007E4558">
        <w:fldChar w:fldCharType="end"/>
      </w:r>
      <w:r w:rsidR="00EA52A5">
        <w:t>.</w:t>
      </w:r>
      <w:r w:rsidR="000C7C60">
        <w:t xml:space="preserve"> The </w:t>
      </w:r>
      <w:r w:rsidR="00790AD1">
        <w:t>macro</w:t>
      </w:r>
      <w:r w:rsidR="00F36C82">
        <w:t>scopic</w:t>
      </w:r>
      <w:r w:rsidR="00790AD1">
        <w:t xml:space="preserve"> </w:t>
      </w:r>
      <w:r w:rsidR="000C7C60">
        <w:t xml:space="preserve">WCA </w:t>
      </w:r>
      <m:oMath>
        <m:d>
          <m:dPr>
            <m:ctrlPr>
              <w:rPr>
                <w:rFonts w:ascii="Cambria Math" w:hAnsi="Cambria Math"/>
              </w:rPr>
            </m:ctrlPr>
          </m:dPr>
          <m:e>
            <m:r>
              <w:rPr>
                <w:rFonts w:ascii="Cambria Math" w:hAnsi="Cambria Math"/>
              </w:rPr>
              <m:t>θ</m:t>
            </m:r>
          </m:e>
        </m:d>
        <m:r>
          <w:rPr>
            <w:rFonts w:ascii="Cambria Math" w:hAnsi="Cambria Math"/>
          </w:rPr>
          <m:t xml:space="preserve"> </m:t>
        </m:r>
      </m:oMath>
      <w:r w:rsidR="000C7C60">
        <w:t>was extrapolated</w:t>
      </w:r>
      <w:r w:rsidR="00402056">
        <w:t xml:space="preserve"> from</w:t>
      </w:r>
      <w:r w:rsidR="002215ED">
        <w:t xml:space="preserve"> </w:t>
      </w:r>
      <w:r w:rsidR="00036333">
        <w:t xml:space="preserve">WCAs of </w:t>
      </w:r>
      <w:r w:rsidR="000C7C60">
        <w:t xml:space="preserve">three </w:t>
      </w:r>
      <w:r w:rsidR="00405766">
        <w:t xml:space="preserve">different </w:t>
      </w:r>
      <w:r w:rsidR="000C7C60">
        <w:t>sizes</w:t>
      </w:r>
      <w:r w:rsidR="00742DB1">
        <w:t xml:space="preserve"> (see</w:t>
      </w:r>
      <w:r w:rsidR="00676812">
        <w:t xml:space="preserve"> </w:t>
      </w:r>
      <w:r w:rsidR="00676812">
        <w:fldChar w:fldCharType="begin"/>
      </w:r>
      <w:r w:rsidR="00676812">
        <w:instrText xml:space="preserve"> REF _Ref58857805 \h </w:instrText>
      </w:r>
      <w:r w:rsidR="00676812">
        <w:fldChar w:fldCharType="separate"/>
      </w:r>
      <w:r w:rsidR="002E1F01" w:rsidRPr="000C20A3">
        <w:t xml:space="preserve">Figure </w:t>
      </w:r>
      <w:r w:rsidR="002E1F01">
        <w:rPr>
          <w:noProof/>
        </w:rPr>
        <w:t>3</w:t>
      </w:r>
      <w:r w:rsidR="00676812">
        <w:fldChar w:fldCharType="end"/>
      </w:r>
      <w:r w:rsidR="00742DB1">
        <w:t>)</w:t>
      </w:r>
      <w:r w:rsidR="000C7C60">
        <w:t xml:space="preserve"> of </w:t>
      </w:r>
      <w:r w:rsidR="0085568F">
        <w:t>nano</w:t>
      </w:r>
      <w:r w:rsidR="000C7C60">
        <w:t xml:space="preserve"> droplets </w:t>
      </w:r>
      <w:r w:rsidR="00EF0927">
        <w:t xml:space="preserve">using Young’s </w:t>
      </w:r>
      <w:r w:rsidR="00015F2F">
        <w:t>equation</w:t>
      </w:r>
      <w:r w:rsidR="002C167B">
        <w:t xml:space="preserve"> </w:t>
      </w:r>
      <w:r w:rsidR="00F36C82">
        <w:t>given by</w:t>
      </w:r>
      <w:r w:rsidR="00E305EA">
        <w:t xml:space="preserve"> </w:t>
      </w:r>
    </w:p>
    <w:tbl>
      <w:tblPr>
        <w:tblStyle w:val="TableGrid"/>
        <w:tblW w:w="4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26"/>
      </w:tblGrid>
      <w:tr w:rsidR="00C83FC5" w14:paraId="0D15CA0A" w14:textId="77777777" w:rsidTr="00D73919">
        <w:trPr>
          <w:trHeight w:val="820"/>
        </w:trPr>
        <w:tc>
          <w:tcPr>
            <w:tcW w:w="4531" w:type="dxa"/>
          </w:tcPr>
          <w:p w14:paraId="2FD5005C" w14:textId="77777777" w:rsidR="00D73919" w:rsidRDefault="00D73919" w:rsidP="00C83FC5">
            <w:pPr>
              <w:pStyle w:val="RSCB02ArticleText"/>
              <w:spacing w:line="240" w:lineRule="auto"/>
              <w:jc w:val="left"/>
              <w:rPr>
                <w:rFonts w:eastAsiaTheme="minorEastAsia"/>
              </w:rPr>
            </w:pPr>
          </w:p>
          <w:p w14:paraId="583EFCAC" w14:textId="77777777" w:rsidR="00C83FC5" w:rsidRPr="00D73919" w:rsidRDefault="00FA5036" w:rsidP="00C83FC5">
            <w:pPr>
              <w:pStyle w:val="RSCB02ArticleText"/>
              <w:spacing w:line="240" w:lineRule="auto"/>
              <w:jc w:val="left"/>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θ</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m:t>
                            </m:r>
                          </m:sub>
                        </m:sSub>
                      </m:e>
                    </m:d>
                  </m:e>
                </m:func>
                <m:r>
                  <m:rPr>
                    <m:sty m:val="p"/>
                  </m:rPr>
                  <w:rPr>
                    <w:rFonts w:ascii="Cambria Math" w:hAnsi="Cambria Math"/>
                  </w:rPr>
                  <m:t>-</m:t>
                </m:r>
                <m:f>
                  <m:fPr>
                    <m:ctrlPr>
                      <w:rPr>
                        <w:rFonts w:ascii="Cambria Math" w:hAnsi="Cambria Math"/>
                      </w:rPr>
                    </m:ctrlPr>
                  </m:fPr>
                  <m:num>
                    <m:r>
                      <w:rPr>
                        <w:rFonts w:ascii="Cambria Math" w:hAnsi="Cambria Math"/>
                      </w:rPr>
                      <m:t>τ</m:t>
                    </m:r>
                  </m:num>
                  <m:den>
                    <m:sSub>
                      <m:sSubPr>
                        <m:ctrlPr>
                          <w:rPr>
                            <w:rFonts w:ascii="Cambria Math" w:hAnsi="Cambria Math"/>
                            <w:i/>
                            <w:iCs/>
                          </w:rPr>
                        </m:ctrlPr>
                      </m:sSubPr>
                      <m:e>
                        <m:r>
                          <w:rPr>
                            <w:rFonts w:ascii="Cambria Math" w:hAnsi="Cambria Math"/>
                          </w:rPr>
                          <m:t>γ</m:t>
                        </m:r>
                      </m:e>
                      <m:sub>
                        <m:r>
                          <w:rPr>
                            <w:rFonts w:ascii="Cambria Math" w:hAnsi="Cambria Math"/>
                          </w:rPr>
                          <m:t>LV</m:t>
                        </m:r>
                      </m:sub>
                    </m:sSub>
                  </m:den>
                </m:f>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1</m:t>
                    </m:r>
                  </m:sup>
                </m:sSubSup>
              </m:oMath>
            </m:oMathPara>
          </w:p>
          <w:p w14:paraId="0AA7DFCB" w14:textId="2041B213" w:rsidR="00D73919" w:rsidRPr="00C83FC5" w:rsidRDefault="00D73919" w:rsidP="00C83FC5">
            <w:pPr>
              <w:pStyle w:val="RSCB02ArticleText"/>
              <w:spacing w:line="240" w:lineRule="auto"/>
              <w:jc w:val="left"/>
            </w:pPr>
          </w:p>
        </w:tc>
        <w:tc>
          <w:tcPr>
            <w:tcW w:w="426" w:type="dxa"/>
          </w:tcPr>
          <w:p w14:paraId="00D4642A" w14:textId="77777777" w:rsidR="00D73919" w:rsidRDefault="00D73919" w:rsidP="00C83FC5">
            <w:pPr>
              <w:pStyle w:val="Caption"/>
              <w:keepNext/>
              <w:spacing w:line="240" w:lineRule="auto"/>
              <w:jc w:val="both"/>
            </w:pPr>
          </w:p>
          <w:p w14:paraId="54CC9749" w14:textId="77777777" w:rsidR="00D73919" w:rsidRDefault="00D73919" w:rsidP="00C83FC5">
            <w:pPr>
              <w:pStyle w:val="Caption"/>
              <w:keepNext/>
              <w:spacing w:line="240" w:lineRule="auto"/>
              <w:jc w:val="both"/>
            </w:pPr>
          </w:p>
          <w:p w14:paraId="654116D5" w14:textId="4AC03264" w:rsidR="00C83FC5" w:rsidRPr="000C20A3" w:rsidRDefault="00C83FC5" w:rsidP="00C83FC5">
            <w:pPr>
              <w:pStyle w:val="Caption"/>
              <w:keepNext/>
              <w:spacing w:line="240" w:lineRule="auto"/>
              <w:jc w:val="both"/>
              <w:rPr>
                <w:sz w:val="18"/>
              </w:rPr>
            </w:pPr>
            <w:r w:rsidRPr="000C20A3">
              <w:rPr>
                <w:sz w:val="18"/>
              </w:rPr>
              <w:t>(</w:t>
            </w:r>
            <w:r w:rsidRPr="000C20A3">
              <w:rPr>
                <w:sz w:val="18"/>
              </w:rPr>
              <w:fldChar w:fldCharType="begin"/>
            </w:r>
            <w:r w:rsidRPr="000C20A3">
              <w:rPr>
                <w:sz w:val="18"/>
              </w:rPr>
              <w:instrText xml:space="preserve"> SEQ Equation \* ARABIC </w:instrText>
            </w:r>
            <w:r w:rsidRPr="000C20A3">
              <w:rPr>
                <w:sz w:val="18"/>
              </w:rPr>
              <w:fldChar w:fldCharType="separate"/>
            </w:r>
            <w:r w:rsidR="002E1F01">
              <w:rPr>
                <w:noProof/>
                <w:sz w:val="18"/>
              </w:rPr>
              <w:t>1</w:t>
            </w:r>
            <w:r w:rsidRPr="000C20A3">
              <w:rPr>
                <w:sz w:val="18"/>
              </w:rPr>
              <w:fldChar w:fldCharType="end"/>
            </w:r>
            <w:r w:rsidRPr="000C20A3">
              <w:rPr>
                <w:sz w:val="18"/>
              </w:rPr>
              <w:t>)</w:t>
            </w:r>
          </w:p>
        </w:tc>
      </w:tr>
    </w:tbl>
    <w:p w14:paraId="706C9AE5" w14:textId="7095479E" w:rsidR="009C66E7" w:rsidRDefault="00C83FC5" w:rsidP="002916E1">
      <w:pPr>
        <w:pStyle w:val="RSCB02ArticleText"/>
        <w:spacing w:after="240"/>
      </w:pPr>
      <w:r>
        <w:t xml:space="preserve">where </w:t>
      </w:r>
      <m:oMath>
        <m:sSub>
          <m:sSubPr>
            <m:ctrlPr>
              <w:rPr>
                <w:rFonts w:ascii="Cambria Math" w:hAnsi="Cambria Math"/>
                <w:i/>
                <w:iCs/>
              </w:rPr>
            </m:ctrlPr>
          </m:sSubPr>
          <m:e>
            <m:r>
              <w:rPr>
                <w:rFonts w:ascii="Cambria Math" w:hAnsi="Cambria Math"/>
              </w:rPr>
              <m:t>γ</m:t>
            </m:r>
          </m:e>
          <m:sub>
            <m:r>
              <w:rPr>
                <w:rFonts w:ascii="Cambria Math" w:hAnsi="Cambria Math"/>
              </w:rPr>
              <m:t>LV</m:t>
            </m:r>
          </m:sub>
        </m:sSub>
      </m:oMath>
      <w:r>
        <w:rPr>
          <w:rFonts w:eastAsiaTheme="minorEastAsia"/>
          <w:iCs/>
        </w:rPr>
        <w:t xml:space="preserve"> is the water liquid-vapor surface tension, </w:t>
      </w:r>
      <m:oMath>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B</m:t>
            </m:r>
          </m:sub>
        </m:sSub>
      </m:oMath>
      <w:r>
        <w:rPr>
          <w:rFonts w:eastAsiaTheme="minorEastAsia"/>
          <w:iCs/>
        </w:rPr>
        <w:t xml:space="preserve"> is the droplet base radius, and </w:t>
      </w:r>
      <m:oMath>
        <m:r>
          <w:rPr>
            <w:rFonts w:ascii="Cambria Math" w:hAnsi="Cambria Math"/>
          </w:rPr>
          <m:t>τ</m:t>
        </m:r>
      </m:oMath>
      <w:r w:rsidR="00223234">
        <w:rPr>
          <w:rFonts w:eastAsiaTheme="minorEastAsia"/>
          <w:iCs/>
        </w:rPr>
        <w:t xml:space="preserve"> is the line tension. The macroscopic droplet contact angle was c</w:t>
      </w:r>
      <w:r w:rsidR="00047FDE">
        <w:t>alculated to be 70</w:t>
      </w:r>
      <w:r w:rsidR="00047FDE" w:rsidRPr="00047FDE">
        <w:rPr>
          <w:vertAlign w:val="superscript"/>
        </w:rPr>
        <w:t>o</w:t>
      </w:r>
      <w:r w:rsidR="00047FDE">
        <w:t xml:space="preserve"> which is very close to</w:t>
      </w:r>
      <w:r w:rsidR="00B46FFB">
        <w:t xml:space="preserve"> the</w:t>
      </w:r>
      <w:r w:rsidR="00047FDE">
        <w:t xml:space="preserve"> </w:t>
      </w:r>
      <w:r w:rsidR="005B5DFC">
        <w:t xml:space="preserve">early WCA </w:t>
      </w:r>
      <w:r w:rsidR="001D5A00">
        <w:t>experimentally</w:t>
      </w:r>
      <w:r w:rsidR="005B5DFC">
        <w:t xml:space="preserve"> report</w:t>
      </w:r>
      <w:r w:rsidR="001D5A00">
        <w:t xml:space="preserve">ed to </w:t>
      </w:r>
      <w:r w:rsidR="00015F2F">
        <w:t xml:space="preserve">be </w:t>
      </w:r>
      <w:r w:rsidR="001D5A00">
        <w:t>69</w:t>
      </w:r>
      <w:r w:rsidR="001D5A00" w:rsidRPr="001D5A00">
        <w:rPr>
          <w:vertAlign w:val="superscript"/>
        </w:rPr>
        <w:t>o</w:t>
      </w:r>
      <w:r w:rsidR="00047FDE">
        <w:t>.</w:t>
      </w:r>
      <w:r w:rsidR="00047FDE">
        <w:fldChar w:fldCharType="begin"/>
      </w:r>
      <w:r w:rsidR="00703E69">
        <w:instrText xml:space="preserve"> ADDIN ZOTERO_ITEM CSL_CITATION {"citationID":"4cEhhPlS","properties":{"formattedCitation":"\\super 39\\nosupersub{}","plainCitation":"39","noteIndex":0},"citationItems":[{"id":59,"uris":["http://zotero.org/users/local/yPa2OsEe/items/4N9YAF9Y"],"uri":["http://zotero.org/users/local/yPa2OsEe/items/4N9YAF9Y"],"itemData":{"id":59,"type":"article-journal","container-title":"Langmuir","DOI":"10.1021/acs.langmuir.5b02057","ISSN":"0743-7463","issue":"30","journalAbbreviation":"Langmuir","note":"publisher: American Chemical Society","page":"8429-8435","source":"ACS Publications","title":"Understanding the Intrinsic Water Wettability of Molybdenum Disulfide (MoS2)","volume":"31","author":[{"family":"Kozbial","given":"Andrew"},{"family":"Gong","given":"Xiao"},{"family":"Liu","given":"Haitao"},{"family":"Li","given":"Lei"}],"issued":{"date-parts":[["2015",8,4]]}}}],"schema":"https://github.com/citation-style-language/schema/raw/master/csl-citation.json"} </w:instrText>
      </w:r>
      <w:r w:rsidR="00047FDE">
        <w:fldChar w:fldCharType="separate"/>
      </w:r>
      <w:r w:rsidR="00703E69" w:rsidRPr="00703E69">
        <w:rPr>
          <w:rFonts w:ascii="Calibri" w:hAnsi="Calibri" w:cs="Calibri"/>
          <w:szCs w:val="24"/>
          <w:vertAlign w:val="superscript"/>
        </w:rPr>
        <w:t>39</w:t>
      </w:r>
      <w:r w:rsidR="00047FDE">
        <w:fldChar w:fldCharType="end"/>
      </w:r>
      <w:r w:rsidR="001D5A00">
        <w:t xml:space="preserve"> </w:t>
      </w:r>
      <w:r w:rsidR="00870F6B">
        <w:t>E</w:t>
      </w:r>
      <w:r w:rsidR="003101E2">
        <w:t xml:space="preserve">nergetic ordering of water-surface configurations </w:t>
      </w:r>
      <w:r w:rsidR="00835964">
        <w:t>obtained by using the new</w:t>
      </w:r>
      <w:r w:rsidR="00453D64">
        <w:t>ly</w:t>
      </w:r>
      <w:r w:rsidR="00835964">
        <w:t xml:space="preserve"> fitted set of parameters was visually presented</w:t>
      </w:r>
      <w:r w:rsidR="006530AC">
        <w:t xml:space="preserve"> and marked as TW</w:t>
      </w:r>
      <w:r w:rsidR="00835964">
        <w:t xml:space="preserve"> in </w:t>
      </w:r>
      <w:r w:rsidR="00835964">
        <w:fldChar w:fldCharType="begin"/>
      </w:r>
      <w:r w:rsidR="00835964">
        <w:instrText xml:space="preserve"> REF _Ref58596936 \h </w:instrText>
      </w:r>
      <w:r w:rsidR="00835964">
        <w:fldChar w:fldCharType="separate"/>
      </w:r>
      <w:r w:rsidR="00252B18" w:rsidRPr="000D006C">
        <w:t xml:space="preserve">Figure </w:t>
      </w:r>
      <w:r w:rsidR="00252B18">
        <w:rPr>
          <w:noProof/>
        </w:rPr>
        <w:t>2</w:t>
      </w:r>
      <w:r w:rsidR="00835964">
        <w:fldChar w:fldCharType="end"/>
      </w:r>
      <w:r w:rsidR="00E4330D">
        <w:t xml:space="preserve">. </w:t>
      </w:r>
      <w:r w:rsidR="00D21319">
        <w:t xml:space="preserve">Obviously, </w:t>
      </w:r>
      <w:r w:rsidR="003B423F">
        <w:t xml:space="preserve">we can see that </w:t>
      </w:r>
      <w:r w:rsidR="00D21319">
        <w:t>o</w:t>
      </w:r>
      <w:r w:rsidR="00E37410">
        <w:t xml:space="preserve">ur new parameters </w:t>
      </w:r>
      <w:r w:rsidR="00DB2121">
        <w:t xml:space="preserve">can </w:t>
      </w:r>
      <w:r w:rsidR="00D11C8C">
        <w:t>detect</w:t>
      </w:r>
      <w:r w:rsidR="00DB2121">
        <w:t xml:space="preserve"> the </w:t>
      </w:r>
      <w:r w:rsidR="00554745">
        <w:t>strongest</w:t>
      </w:r>
      <w:r w:rsidR="00DB2121">
        <w:t xml:space="preserve"> configuration</w:t>
      </w:r>
      <w:r w:rsidR="001E12C1">
        <w:t xml:space="preserve"> C1</w:t>
      </w:r>
      <w:r w:rsidR="006B319A">
        <w:t xml:space="preserve"> and several other closer ones</w:t>
      </w:r>
      <w:r w:rsidR="003D369C">
        <w:t xml:space="preserve"> (C2 to C5)</w:t>
      </w:r>
      <w:r w:rsidR="00106301">
        <w:t xml:space="preserve"> which </w:t>
      </w:r>
      <w:r w:rsidR="00282BCC">
        <w:t>are</w:t>
      </w:r>
      <w:r w:rsidR="00177F9B">
        <w:t xml:space="preserve"> </w:t>
      </w:r>
      <w:r w:rsidR="00981875">
        <w:t xml:space="preserve">in good correlation with </w:t>
      </w:r>
      <w:r w:rsidR="00632419">
        <w:t xml:space="preserve">those </w:t>
      </w:r>
      <w:r w:rsidR="00177F9B">
        <w:t xml:space="preserve">determined at the vdW-DF2 level. </w:t>
      </w:r>
      <w:r w:rsidR="0008078A">
        <w:t xml:space="preserve">Furthermore, </w:t>
      </w:r>
      <w:r w:rsidR="00E15B4A">
        <w:t xml:space="preserve">quantum chemically </w:t>
      </w:r>
      <w:r w:rsidR="00AB1B9E">
        <w:t>unfavourable</w:t>
      </w:r>
      <w:r w:rsidR="00E15B4A">
        <w:t xml:space="preserve"> </w:t>
      </w:r>
      <w:r w:rsidR="000645B2">
        <w:t>configurations</w:t>
      </w:r>
      <w:r w:rsidR="003D369C">
        <w:t xml:space="preserve"> (C13 to C15)</w:t>
      </w:r>
      <w:r w:rsidR="000645B2">
        <w:t xml:space="preserve"> </w:t>
      </w:r>
      <w:r w:rsidR="00F36B27">
        <w:t>are</w:t>
      </w:r>
      <w:r w:rsidR="00AB1B9E">
        <w:t xml:space="preserve"> also correctly </w:t>
      </w:r>
      <w:r w:rsidR="00FB6864">
        <w:t>identified</w:t>
      </w:r>
      <w:r w:rsidR="00E15B4A">
        <w:t xml:space="preserve"> </w:t>
      </w:r>
      <w:r w:rsidR="00E908A6">
        <w:t xml:space="preserve">by </w:t>
      </w:r>
      <w:r w:rsidR="00453D64">
        <w:t>this set</w:t>
      </w:r>
      <w:r w:rsidR="00E908A6">
        <w:t>.</w:t>
      </w:r>
      <w:r w:rsidR="00521238">
        <w:t xml:space="preserve"> </w:t>
      </w:r>
      <w:r w:rsidR="00E95CEF">
        <w:t xml:space="preserve">Briefly, our newly developed parameters can </w:t>
      </w:r>
      <w:r w:rsidR="00DA767F">
        <w:t>a</w:t>
      </w:r>
      <w:r w:rsidR="00784056">
        <w:t>ccurate</w:t>
      </w:r>
      <w:r w:rsidR="00DA767F">
        <w:t>ly</w:t>
      </w:r>
      <w:r w:rsidR="00784056">
        <w:t xml:space="preserve"> reproduc</w:t>
      </w:r>
      <w:r w:rsidR="00AC08B5">
        <w:t>e the exper</w:t>
      </w:r>
      <w:r w:rsidR="00FF73D0">
        <w:t>i</w:t>
      </w:r>
      <w:r w:rsidR="00AC08B5">
        <w:t xml:space="preserve">mental </w:t>
      </w:r>
      <w:r w:rsidR="00784056">
        <w:t xml:space="preserve">WCA and </w:t>
      </w:r>
      <w:r w:rsidR="009F0230">
        <w:t>well recover</w:t>
      </w:r>
      <w:r w:rsidR="003D0E70">
        <w:t xml:space="preserve"> </w:t>
      </w:r>
      <w:r w:rsidR="00A4161A">
        <w:t xml:space="preserve">energetic ordering </w:t>
      </w:r>
      <w:r w:rsidR="00B53135">
        <w:t>of all water-surface configurations</w:t>
      </w:r>
      <w:r w:rsidR="004745CA">
        <w:t xml:space="preserve">. These two crucial </w:t>
      </w:r>
      <w:r w:rsidR="009A0B0A">
        <w:t xml:space="preserve">features make our new interfacial FF parameters </w:t>
      </w:r>
      <w:r w:rsidR="00652B61">
        <w:t xml:space="preserve">quantitively </w:t>
      </w:r>
      <w:r w:rsidR="00F240E9">
        <w:t>capable of</w:t>
      </w:r>
      <w:r w:rsidR="009D2587">
        <w:t xml:space="preserve"> </w:t>
      </w:r>
      <w:r w:rsidR="0023750E">
        <w:t>predict</w:t>
      </w:r>
      <w:r w:rsidR="00652B61">
        <w:t>ing</w:t>
      </w:r>
      <w:r w:rsidR="009D2587">
        <w:t xml:space="preserve"> the</w:t>
      </w:r>
      <w:r w:rsidR="007E2742">
        <w:t xml:space="preserve"> molecular dynamic</w:t>
      </w:r>
      <w:r w:rsidR="009D2587">
        <w:t xml:space="preserve"> </w:t>
      </w:r>
      <w:r w:rsidR="007E2742">
        <w:t>inter</w:t>
      </w:r>
      <w:r w:rsidR="009D2587">
        <w:t xml:space="preserve">facial </w:t>
      </w:r>
      <w:r w:rsidR="007E2742">
        <w:t>behaviours of</w:t>
      </w:r>
      <w:r w:rsidR="009D2587">
        <w:t xml:space="preserve"> water </w:t>
      </w:r>
      <w:r w:rsidR="00267C80">
        <w:t>on</w:t>
      </w:r>
      <w:r w:rsidR="009D2587">
        <w:t xml:space="preserve"> the MoS</w:t>
      </w:r>
      <w:r w:rsidR="009D2587" w:rsidRPr="00EB00EA">
        <w:rPr>
          <w:vertAlign w:val="subscript"/>
        </w:rPr>
        <w:t>2</w:t>
      </w:r>
      <w:r w:rsidR="004A52B2">
        <w:t xml:space="preserve"> pristine surface</w:t>
      </w:r>
      <w:r w:rsidR="009D2587">
        <w:t>.</w:t>
      </w:r>
      <w:r w:rsidR="006E57C0">
        <w:t xml:space="preserve"> </w:t>
      </w:r>
    </w:p>
    <w:p w14:paraId="0CABAB0F" w14:textId="254B9CB4" w:rsidR="002916E1" w:rsidRPr="004568B9" w:rsidRDefault="00C67475" w:rsidP="004568B9">
      <w:pPr>
        <w:pStyle w:val="RSCB04SectionHeading"/>
        <w:spacing w:before="0" w:after="240" w:line="240" w:lineRule="exact"/>
        <w:ind w:firstLine="284"/>
        <w:jc w:val="both"/>
        <w:rPr>
          <w:rFonts w:cs="Times New Roman"/>
          <w:b w:val="0"/>
          <w:w w:val="108"/>
          <w:sz w:val="18"/>
          <w:szCs w:val="18"/>
        </w:rPr>
      </w:pPr>
      <w:r>
        <w:rPr>
          <w:noProof/>
        </w:rPr>
        <mc:AlternateContent>
          <mc:Choice Requires="wpg">
            <w:drawing>
              <wp:anchor distT="0" distB="0" distL="114300" distR="114300" simplePos="0" relativeHeight="251673600" behindDoc="0" locked="0" layoutInCell="1" allowOverlap="1" wp14:anchorId="2D81C951" wp14:editId="3687F168">
                <wp:simplePos x="0" y="0"/>
                <wp:positionH relativeFrom="margin">
                  <wp:align>right</wp:align>
                </wp:positionH>
                <wp:positionV relativeFrom="paragraph">
                  <wp:posOffset>1251585</wp:posOffset>
                </wp:positionV>
                <wp:extent cx="3168015" cy="2885440"/>
                <wp:effectExtent l="0" t="0" r="0" b="0"/>
                <wp:wrapTopAndBottom/>
                <wp:docPr id="10" name="Group 10"/>
                <wp:cNvGraphicFramePr/>
                <a:graphic xmlns:a="http://schemas.openxmlformats.org/drawingml/2006/main">
                  <a:graphicData uri="http://schemas.microsoft.com/office/word/2010/wordprocessingGroup">
                    <wpg:wgp>
                      <wpg:cNvGrpSpPr/>
                      <wpg:grpSpPr>
                        <a:xfrm>
                          <a:off x="0" y="0"/>
                          <a:ext cx="3168015" cy="2885440"/>
                          <a:chOff x="0" y="315"/>
                          <a:chExt cx="3168015" cy="2885126"/>
                        </a:xfrm>
                      </wpg:grpSpPr>
                      <pic:pic xmlns:pic="http://schemas.openxmlformats.org/drawingml/2006/picture">
                        <pic:nvPicPr>
                          <pic:cNvPr id="8" name="Picture 8"/>
                          <pic:cNvPicPr>
                            <a:picLocks noChangeAspect="1"/>
                          </pic:cNvPicPr>
                        </pic:nvPicPr>
                        <pic:blipFill>
                          <a:blip r:embed="rId18"/>
                          <a:srcRect/>
                          <a:stretch/>
                        </pic:blipFill>
                        <pic:spPr>
                          <a:xfrm>
                            <a:off x="36" y="315"/>
                            <a:ext cx="3167943" cy="2192658"/>
                          </a:xfrm>
                          <a:prstGeom prst="rect">
                            <a:avLst/>
                          </a:prstGeom>
                        </pic:spPr>
                      </pic:pic>
                      <wps:wsp>
                        <wps:cNvPr id="9" name="Text Box 9"/>
                        <wps:cNvSpPr txBox="1"/>
                        <wps:spPr>
                          <a:xfrm>
                            <a:off x="0" y="2250441"/>
                            <a:ext cx="3168015" cy="635000"/>
                          </a:xfrm>
                          <a:prstGeom prst="rect">
                            <a:avLst/>
                          </a:prstGeom>
                          <a:solidFill>
                            <a:prstClr val="white"/>
                          </a:solidFill>
                          <a:ln>
                            <a:noFill/>
                          </a:ln>
                        </wps:spPr>
                        <wps:txbx>
                          <w:txbxContent>
                            <w:p w14:paraId="5668E51F" w14:textId="44CDB228" w:rsidR="008C75BB" w:rsidRPr="000C20A3" w:rsidRDefault="008C75BB" w:rsidP="008C75BB">
                              <w:pPr>
                                <w:pStyle w:val="Caption"/>
                                <w:jc w:val="both"/>
                                <w:rPr>
                                  <w:rFonts w:cs="Times New Roman"/>
                                  <w:noProof/>
                                  <w:w w:val="108"/>
                                  <w:sz w:val="18"/>
                                </w:rPr>
                              </w:pPr>
                              <w:bookmarkStart w:id="7" w:name="_Ref58857805"/>
                              <w:r w:rsidRPr="000C20A3">
                                <w:rPr>
                                  <w:sz w:val="18"/>
                                </w:rPr>
                                <w:t xml:space="preserve">Figure </w:t>
                              </w:r>
                              <w:r w:rsidRPr="000C20A3">
                                <w:rPr>
                                  <w:sz w:val="18"/>
                                </w:rPr>
                                <w:fldChar w:fldCharType="begin"/>
                              </w:r>
                              <w:r w:rsidRPr="000C20A3">
                                <w:rPr>
                                  <w:sz w:val="18"/>
                                </w:rPr>
                                <w:instrText xml:space="preserve"> SEQ Figure \* ARABIC </w:instrText>
                              </w:r>
                              <w:r w:rsidRPr="000C20A3">
                                <w:rPr>
                                  <w:sz w:val="18"/>
                                </w:rPr>
                                <w:fldChar w:fldCharType="separate"/>
                              </w:r>
                              <w:r w:rsidR="003D5772">
                                <w:rPr>
                                  <w:noProof/>
                                  <w:sz w:val="18"/>
                                </w:rPr>
                                <w:t>3</w:t>
                              </w:r>
                              <w:r w:rsidRPr="000C20A3">
                                <w:rPr>
                                  <w:sz w:val="18"/>
                                </w:rPr>
                                <w:fldChar w:fldCharType="end"/>
                              </w:r>
                              <w:bookmarkEnd w:id="7"/>
                              <w:r>
                                <w:rPr>
                                  <w:sz w:val="18"/>
                                </w:rPr>
                                <w:t xml:space="preserve"> Three</w:t>
                              </w:r>
                              <w:r w:rsidR="00B009F4">
                                <w:rPr>
                                  <w:sz w:val="18"/>
                                </w:rPr>
                                <w:t xml:space="preserve"> nano</w:t>
                              </w:r>
                              <w:r>
                                <w:rPr>
                                  <w:sz w:val="18"/>
                                </w:rPr>
                                <w:t xml:space="preserve"> droplet sizes (1500, 3000, and 6000 molecules) of water on the three-layer MoS</w:t>
                              </w:r>
                              <w:r w:rsidRPr="000C20A3">
                                <w:rPr>
                                  <w:sz w:val="18"/>
                                  <w:vertAlign w:val="subscript"/>
                                </w:rPr>
                                <w:t>2</w:t>
                              </w:r>
                              <w:r>
                                <w:rPr>
                                  <w:sz w:val="18"/>
                                </w:rPr>
                                <w:t xml:space="preserve"> surface together with their representative top and side view. The water model TIPS3P was used for simulations of </w:t>
                              </w:r>
                              <w:r w:rsidR="0025086E">
                                <w:rPr>
                                  <w:sz w:val="18"/>
                                </w:rPr>
                                <w:t>droplets</w:t>
                              </w:r>
                              <w:r>
                                <w:rPr>
                                  <w:sz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81C951" id="Group 10" o:spid="_x0000_s1033" style="position:absolute;left:0;text-align:left;margin-left:198.25pt;margin-top:98.55pt;width:249.45pt;height:227.2pt;z-index:251673600;mso-position-horizontal:right;mso-position-horizontal-relative:margin;mso-width-relative:margin;mso-height-relative:margin" coordorigin=",3" coordsize="31680,288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">
                <v:shape id="Picture 8" o:spid="_x0000_s1034" type="#_x0000_t75" style="position:absolute;top:3;width:31679;height:21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">
                  <v:imagedata r:id="rId19" o:title=""/>
                </v:shape>
                <v:shape id="Text Box 9" o:spid="_x0000_s1035" type="#_x0000_t202" style="position:absolute;top:22504;width:31680;height:6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5668E51F" w14:textId="44CDB228" w:rsidR="008C75BB" w:rsidRPr="000C20A3" w:rsidRDefault="008C75BB" w:rsidP="008C75BB">
                        <w:pPr>
                          <w:pStyle w:val="Caption"/>
                          <w:jc w:val="both"/>
                          <w:rPr>
                            <w:rFonts w:cs="Times New Roman"/>
                            <w:noProof/>
                            <w:w w:val="108"/>
                            <w:sz w:val="18"/>
                          </w:rPr>
                        </w:pPr>
                        <w:bookmarkStart w:id="8" w:name="_Ref58857805"/>
                        <w:r w:rsidRPr="000C20A3">
                          <w:rPr>
                            <w:sz w:val="18"/>
                          </w:rPr>
                          <w:t xml:space="preserve">Figure </w:t>
                        </w:r>
                        <w:r w:rsidRPr="000C20A3">
                          <w:rPr>
                            <w:sz w:val="18"/>
                          </w:rPr>
                          <w:fldChar w:fldCharType="begin"/>
                        </w:r>
                        <w:r w:rsidRPr="000C20A3">
                          <w:rPr>
                            <w:sz w:val="18"/>
                          </w:rPr>
                          <w:instrText xml:space="preserve"> SEQ Figure \* ARABIC </w:instrText>
                        </w:r>
                        <w:r w:rsidRPr="000C20A3">
                          <w:rPr>
                            <w:sz w:val="18"/>
                          </w:rPr>
                          <w:fldChar w:fldCharType="separate"/>
                        </w:r>
                        <w:r w:rsidR="003D5772">
                          <w:rPr>
                            <w:noProof/>
                            <w:sz w:val="18"/>
                          </w:rPr>
                          <w:t>3</w:t>
                        </w:r>
                        <w:r w:rsidRPr="000C20A3">
                          <w:rPr>
                            <w:sz w:val="18"/>
                          </w:rPr>
                          <w:fldChar w:fldCharType="end"/>
                        </w:r>
                        <w:bookmarkEnd w:id="8"/>
                        <w:r>
                          <w:rPr>
                            <w:sz w:val="18"/>
                          </w:rPr>
                          <w:t xml:space="preserve"> Three</w:t>
                        </w:r>
                        <w:r w:rsidR="00B009F4">
                          <w:rPr>
                            <w:sz w:val="18"/>
                          </w:rPr>
                          <w:t xml:space="preserve"> nano</w:t>
                        </w:r>
                        <w:r>
                          <w:rPr>
                            <w:sz w:val="18"/>
                          </w:rPr>
                          <w:t xml:space="preserve"> droplet sizes (1500, 3000, and 6000 molecules) of water on the three-layer MoS</w:t>
                        </w:r>
                        <w:r w:rsidRPr="000C20A3">
                          <w:rPr>
                            <w:sz w:val="18"/>
                            <w:vertAlign w:val="subscript"/>
                          </w:rPr>
                          <w:t>2</w:t>
                        </w:r>
                        <w:r>
                          <w:rPr>
                            <w:sz w:val="18"/>
                          </w:rPr>
                          <w:t xml:space="preserve"> surface together with their representative top and side view. The water model TIPS3P was used for simulations of </w:t>
                        </w:r>
                        <w:r w:rsidR="0025086E">
                          <w:rPr>
                            <w:sz w:val="18"/>
                          </w:rPr>
                          <w:t>droplets</w:t>
                        </w:r>
                        <w:r>
                          <w:rPr>
                            <w:sz w:val="18"/>
                          </w:rPr>
                          <w:t xml:space="preserve">. </w:t>
                        </w:r>
                      </w:p>
                    </w:txbxContent>
                  </v:textbox>
                </v:shape>
                <w10:wrap type="topAndBottom" anchorx="margin"/>
              </v:group>
            </w:pict>
          </mc:Fallback>
        </mc:AlternateContent>
      </w:r>
      <w:r w:rsidR="002916E1">
        <w:rPr>
          <w:rFonts w:cs="Times New Roman"/>
          <w:b w:val="0"/>
          <w:w w:val="108"/>
          <w:sz w:val="18"/>
          <w:szCs w:val="18"/>
        </w:rPr>
        <w:t>A close look at our new parameters gives us more insights into the roles of MoS</w:t>
      </w:r>
      <w:r w:rsidR="002916E1" w:rsidRPr="00343506">
        <w:rPr>
          <w:rFonts w:cs="Times New Roman"/>
          <w:b w:val="0"/>
          <w:w w:val="108"/>
          <w:sz w:val="18"/>
          <w:szCs w:val="18"/>
          <w:vertAlign w:val="subscript"/>
        </w:rPr>
        <w:t>2</w:t>
      </w:r>
      <w:r w:rsidR="002916E1">
        <w:rPr>
          <w:rFonts w:cs="Times New Roman"/>
          <w:b w:val="0"/>
          <w:w w:val="108"/>
          <w:sz w:val="18"/>
          <w:szCs w:val="18"/>
        </w:rPr>
        <w:t xml:space="preserve"> atomic layers in the interfacial interaction</w:t>
      </w:r>
      <w:r w:rsidR="00343506">
        <w:rPr>
          <w:rFonts w:cs="Times New Roman"/>
          <w:b w:val="0"/>
          <w:w w:val="108"/>
          <w:sz w:val="18"/>
          <w:szCs w:val="18"/>
        </w:rPr>
        <w:t xml:space="preserve"> with water</w:t>
      </w:r>
      <w:r w:rsidR="002916E1">
        <w:rPr>
          <w:rFonts w:cs="Times New Roman"/>
          <w:b w:val="0"/>
          <w:w w:val="108"/>
          <w:sz w:val="18"/>
          <w:szCs w:val="18"/>
        </w:rPr>
        <w:t>. Clearly, one can see that all epsilon values describing Mo-O and Mo-H interactions are quite small (</w:t>
      </w:r>
      <m:oMath>
        <m:r>
          <m:rPr>
            <m:sty m:val="b"/>
          </m:rPr>
          <w:rPr>
            <w:rFonts w:ascii="Cambria Math" w:hAnsi="Cambria Math" w:cs="Times New Roman"/>
            <w:w w:val="108"/>
            <w:sz w:val="18"/>
            <w:szCs w:val="18"/>
          </w:rPr>
          <m:t>∼</m:t>
        </m:r>
      </m:oMath>
      <w:r w:rsidR="002916E1">
        <w:rPr>
          <w:rFonts w:eastAsiaTheme="minorEastAsia" w:cs="Times New Roman"/>
          <w:b w:val="0"/>
          <w:w w:val="108"/>
          <w:sz w:val="18"/>
          <w:szCs w:val="18"/>
        </w:rPr>
        <w:t>0.04 kJ/mol)</w:t>
      </w:r>
      <w:r w:rsidR="002916E1">
        <w:rPr>
          <w:rFonts w:cs="Times New Roman"/>
          <w:b w:val="0"/>
          <w:w w:val="108"/>
          <w:sz w:val="18"/>
          <w:szCs w:val="18"/>
        </w:rPr>
        <w:t>, which means that the lower atomic layers of Mo in MoS</w:t>
      </w:r>
      <w:r w:rsidR="002916E1" w:rsidRPr="00FD6C84">
        <w:rPr>
          <w:rFonts w:cs="Times New Roman"/>
          <w:b w:val="0"/>
          <w:w w:val="108"/>
          <w:sz w:val="18"/>
          <w:szCs w:val="18"/>
          <w:vertAlign w:val="subscript"/>
        </w:rPr>
        <w:t>2</w:t>
      </w:r>
      <w:r w:rsidR="002916E1">
        <w:rPr>
          <w:rFonts w:cs="Times New Roman"/>
          <w:b w:val="0"/>
          <w:w w:val="108"/>
          <w:sz w:val="18"/>
          <w:szCs w:val="18"/>
        </w:rPr>
        <w:t xml:space="preserve"> layers play minor roles </w:t>
      </w:r>
      <w:r w:rsidR="00FD56B3">
        <w:rPr>
          <w:rFonts w:cs="Times New Roman"/>
          <w:b w:val="0"/>
          <w:w w:val="108"/>
          <w:sz w:val="18"/>
          <w:szCs w:val="18"/>
        </w:rPr>
        <w:t>while the topper layer atoms of S</w:t>
      </w:r>
      <w:r w:rsidR="00AA0E75">
        <w:rPr>
          <w:rFonts w:cs="Times New Roman"/>
          <w:b w:val="0"/>
          <w:w w:val="108"/>
          <w:sz w:val="18"/>
          <w:szCs w:val="18"/>
        </w:rPr>
        <w:t xml:space="preserve"> </w:t>
      </w:r>
      <w:r w:rsidR="00F46B82">
        <w:rPr>
          <w:rFonts w:cs="Times New Roman"/>
          <w:b w:val="0"/>
          <w:w w:val="108"/>
          <w:sz w:val="18"/>
          <w:szCs w:val="18"/>
        </w:rPr>
        <w:t>contribute the most to the interfacial interaction</w:t>
      </w:r>
      <w:r w:rsidR="00012919">
        <w:rPr>
          <w:rFonts w:cs="Times New Roman"/>
          <w:b w:val="0"/>
          <w:w w:val="108"/>
          <w:sz w:val="18"/>
          <w:szCs w:val="18"/>
        </w:rPr>
        <w:t xml:space="preserve"> with water molecules</w:t>
      </w:r>
      <w:r w:rsidR="002916E1">
        <w:rPr>
          <w:rFonts w:cs="Times New Roman"/>
          <w:b w:val="0"/>
          <w:w w:val="108"/>
          <w:sz w:val="18"/>
          <w:szCs w:val="18"/>
        </w:rPr>
        <w:t xml:space="preserve">. </w:t>
      </w:r>
      <w:r w:rsidR="005754AC">
        <w:rPr>
          <w:rFonts w:cs="Times New Roman"/>
          <w:b w:val="0"/>
          <w:w w:val="108"/>
          <w:sz w:val="18"/>
          <w:szCs w:val="18"/>
        </w:rPr>
        <w:t xml:space="preserve">An obvious difference between our new set of </w:t>
      </w:r>
      <w:r w:rsidR="005754AC">
        <w:rPr>
          <w:rFonts w:cs="Times New Roman"/>
          <w:b w:val="0"/>
          <w:w w:val="108"/>
          <w:sz w:val="18"/>
          <w:szCs w:val="18"/>
        </w:rPr>
        <w:lastRenderedPageBreak/>
        <w:t>parameters and six sets above are</w:t>
      </w:r>
      <w:r w:rsidR="004568B9">
        <w:rPr>
          <w:rFonts w:cs="Times New Roman"/>
          <w:b w:val="0"/>
          <w:w w:val="108"/>
          <w:sz w:val="18"/>
          <w:szCs w:val="18"/>
        </w:rPr>
        <w:t xml:space="preserve"> that our new FF set treat surface-water interaction by considering two separated types surface-oxygen and surface-hydrogen</w:t>
      </w:r>
      <w:r w:rsidR="00136E93">
        <w:rPr>
          <w:rFonts w:cs="Times New Roman"/>
          <w:b w:val="0"/>
          <w:w w:val="108"/>
          <w:sz w:val="18"/>
          <w:szCs w:val="18"/>
        </w:rPr>
        <w:t xml:space="preserve"> while the above sets use mixing rules</w:t>
      </w:r>
      <w:r w:rsidR="004568B9">
        <w:rPr>
          <w:rFonts w:cs="Times New Roman"/>
          <w:b w:val="0"/>
          <w:w w:val="108"/>
          <w:sz w:val="18"/>
          <w:szCs w:val="18"/>
        </w:rPr>
        <w:t xml:space="preserve">. </w:t>
      </w:r>
      <w:r w:rsidR="00970A98">
        <w:rPr>
          <w:rFonts w:cs="Times New Roman"/>
          <w:b w:val="0"/>
          <w:w w:val="108"/>
          <w:sz w:val="18"/>
          <w:szCs w:val="18"/>
        </w:rPr>
        <w:t xml:space="preserve">Such separation of treatment </w:t>
      </w:r>
      <w:r w:rsidR="0010283A">
        <w:rPr>
          <w:rFonts w:cs="Times New Roman"/>
          <w:b w:val="0"/>
          <w:w w:val="108"/>
          <w:sz w:val="18"/>
          <w:szCs w:val="18"/>
        </w:rPr>
        <w:t xml:space="preserve">is believed to allow </w:t>
      </w:r>
      <w:r w:rsidR="00970A98">
        <w:rPr>
          <w:rFonts w:cs="Times New Roman"/>
          <w:b w:val="0"/>
          <w:w w:val="108"/>
          <w:sz w:val="18"/>
          <w:szCs w:val="18"/>
        </w:rPr>
        <w:t>recover</w:t>
      </w:r>
      <w:r w:rsidR="0010283A">
        <w:rPr>
          <w:rFonts w:cs="Times New Roman"/>
          <w:b w:val="0"/>
          <w:w w:val="108"/>
          <w:sz w:val="18"/>
          <w:szCs w:val="18"/>
        </w:rPr>
        <w:t>y of</w:t>
      </w:r>
      <w:r w:rsidR="00970A98">
        <w:rPr>
          <w:rFonts w:cs="Times New Roman"/>
          <w:b w:val="0"/>
          <w:w w:val="108"/>
          <w:sz w:val="18"/>
          <w:szCs w:val="18"/>
        </w:rPr>
        <w:t xml:space="preserve"> the strongest </w:t>
      </w:r>
      <w:r w:rsidR="000C51A9">
        <w:rPr>
          <w:rFonts w:cs="Times New Roman"/>
          <w:b w:val="0"/>
          <w:w w:val="108"/>
          <w:sz w:val="18"/>
          <w:szCs w:val="18"/>
        </w:rPr>
        <w:t xml:space="preserve">interaction </w:t>
      </w:r>
      <w:r w:rsidR="00970A98">
        <w:rPr>
          <w:rFonts w:cs="Times New Roman"/>
          <w:b w:val="0"/>
          <w:w w:val="108"/>
          <w:sz w:val="18"/>
          <w:szCs w:val="18"/>
        </w:rPr>
        <w:t>configuration</w:t>
      </w:r>
      <w:r w:rsidR="00C74072">
        <w:rPr>
          <w:rFonts w:cs="Times New Roman"/>
          <w:b w:val="0"/>
          <w:w w:val="108"/>
          <w:sz w:val="18"/>
          <w:szCs w:val="18"/>
        </w:rPr>
        <w:t xml:space="preserve"> C1 </w:t>
      </w:r>
      <w:r w:rsidR="00107528">
        <w:rPr>
          <w:rFonts w:cs="Times New Roman"/>
          <w:b w:val="0"/>
          <w:w w:val="108"/>
          <w:sz w:val="18"/>
          <w:szCs w:val="18"/>
        </w:rPr>
        <w:t>(see</w:t>
      </w:r>
      <w:r w:rsidR="00C74072" w:rsidRPr="00C74072">
        <w:rPr>
          <w:rFonts w:cs="Times New Roman"/>
          <w:b w:val="0"/>
          <w:w w:val="108"/>
          <w:sz w:val="18"/>
          <w:szCs w:val="18"/>
        </w:rPr>
        <w:t xml:space="preserve"> </w:t>
      </w:r>
      <w:r w:rsidR="00C74072" w:rsidRPr="00C74072">
        <w:rPr>
          <w:rFonts w:cs="Times New Roman"/>
          <w:b w:val="0"/>
          <w:w w:val="108"/>
          <w:sz w:val="18"/>
          <w:szCs w:val="18"/>
        </w:rPr>
        <w:fldChar w:fldCharType="begin"/>
      </w:r>
      <w:r w:rsidR="00C74072" w:rsidRPr="00C74072">
        <w:rPr>
          <w:rFonts w:cs="Times New Roman"/>
          <w:b w:val="0"/>
          <w:w w:val="108"/>
          <w:sz w:val="18"/>
          <w:szCs w:val="18"/>
        </w:rPr>
        <w:instrText xml:space="preserve"> REF _Ref58596936 \h  \* MERGEFORMAT </w:instrText>
      </w:r>
      <w:r w:rsidR="00C74072" w:rsidRPr="00C74072">
        <w:rPr>
          <w:rFonts w:cs="Times New Roman"/>
          <w:b w:val="0"/>
          <w:w w:val="108"/>
          <w:sz w:val="18"/>
          <w:szCs w:val="18"/>
        </w:rPr>
      </w:r>
      <w:r w:rsidR="00C74072" w:rsidRPr="00C74072">
        <w:rPr>
          <w:rFonts w:cs="Times New Roman"/>
          <w:b w:val="0"/>
          <w:w w:val="108"/>
          <w:sz w:val="18"/>
          <w:szCs w:val="18"/>
        </w:rPr>
        <w:fldChar w:fldCharType="separate"/>
      </w:r>
      <w:r w:rsidRPr="00C67475">
        <w:rPr>
          <w:b w:val="0"/>
          <w:sz w:val="18"/>
        </w:rPr>
        <w:t xml:space="preserve">Figure </w:t>
      </w:r>
      <w:r w:rsidRPr="00C67475">
        <w:rPr>
          <w:b w:val="0"/>
          <w:noProof/>
          <w:sz w:val="18"/>
        </w:rPr>
        <w:t>2</w:t>
      </w:r>
      <w:r w:rsidR="00C74072" w:rsidRPr="00C74072">
        <w:rPr>
          <w:rFonts w:cs="Times New Roman"/>
          <w:b w:val="0"/>
          <w:w w:val="108"/>
          <w:sz w:val="18"/>
          <w:szCs w:val="18"/>
        </w:rPr>
        <w:fldChar w:fldCharType="end"/>
      </w:r>
      <w:r w:rsidR="00107528">
        <w:rPr>
          <w:rFonts w:cs="Times New Roman"/>
          <w:b w:val="0"/>
          <w:w w:val="108"/>
          <w:sz w:val="18"/>
          <w:szCs w:val="18"/>
        </w:rPr>
        <w:t>).</w:t>
      </w:r>
      <w:r w:rsidR="00136E93">
        <w:rPr>
          <w:rFonts w:cs="Times New Roman"/>
          <w:b w:val="0"/>
          <w:w w:val="108"/>
          <w:sz w:val="18"/>
          <w:szCs w:val="18"/>
        </w:rPr>
        <w:t xml:space="preserve"> </w:t>
      </w:r>
    </w:p>
    <w:p w14:paraId="185E472C" w14:textId="6F51C06B" w:rsidR="00A825B5" w:rsidRPr="00A825B5" w:rsidRDefault="00A825B5" w:rsidP="006F2259">
      <w:pPr>
        <w:pStyle w:val="Caption"/>
        <w:keepNext/>
        <w:jc w:val="both"/>
        <w:rPr>
          <w:sz w:val="18"/>
        </w:rPr>
      </w:pPr>
      <w:bookmarkStart w:id="9" w:name="_Ref58860573"/>
      <w:r w:rsidRPr="00A825B5">
        <w:rPr>
          <w:sz w:val="18"/>
        </w:rPr>
        <w:t xml:space="preserve">Table </w:t>
      </w:r>
      <w:r w:rsidRPr="00A825B5">
        <w:rPr>
          <w:sz w:val="18"/>
        </w:rPr>
        <w:fldChar w:fldCharType="begin"/>
      </w:r>
      <w:r w:rsidRPr="00A825B5">
        <w:rPr>
          <w:sz w:val="18"/>
        </w:rPr>
        <w:instrText xml:space="preserve"> SEQ Table \* ARABIC </w:instrText>
      </w:r>
      <w:r w:rsidRPr="00A825B5">
        <w:rPr>
          <w:sz w:val="18"/>
        </w:rPr>
        <w:fldChar w:fldCharType="separate"/>
      </w:r>
      <w:r w:rsidR="002E1F01">
        <w:rPr>
          <w:noProof/>
          <w:sz w:val="18"/>
        </w:rPr>
        <w:t>2</w:t>
      </w:r>
      <w:r w:rsidRPr="00A825B5">
        <w:rPr>
          <w:sz w:val="18"/>
        </w:rPr>
        <w:fldChar w:fldCharType="end"/>
      </w:r>
      <w:bookmarkEnd w:id="9"/>
      <w:r>
        <w:rPr>
          <w:sz w:val="18"/>
        </w:rPr>
        <w:t xml:space="preserve"> </w:t>
      </w:r>
      <w:r w:rsidR="00E446B6">
        <w:rPr>
          <w:sz w:val="18"/>
        </w:rPr>
        <w:t>Eight n</w:t>
      </w:r>
      <w:r>
        <w:rPr>
          <w:sz w:val="18"/>
        </w:rPr>
        <w:t xml:space="preserve">onbonded FF parameters </w:t>
      </w:r>
      <w:r w:rsidR="00A75CB6">
        <w:rPr>
          <w:sz w:val="18"/>
        </w:rPr>
        <w:t xml:space="preserve">describing interaction between water and the basal surface of </w:t>
      </w:r>
      <w:r w:rsidR="00414000">
        <w:rPr>
          <w:sz w:val="18"/>
        </w:rPr>
        <w:t>three</w:t>
      </w:r>
      <w:r w:rsidR="00A75CB6">
        <w:rPr>
          <w:sz w:val="18"/>
        </w:rPr>
        <w:t xml:space="preserve"> MoS</w:t>
      </w:r>
      <w:r w:rsidR="00A75CB6" w:rsidRPr="00414000">
        <w:rPr>
          <w:sz w:val="18"/>
          <w:vertAlign w:val="subscript"/>
        </w:rPr>
        <w:t>2</w:t>
      </w:r>
      <w:r w:rsidR="00A75CB6">
        <w:rPr>
          <w:sz w:val="18"/>
        </w:rPr>
        <w:t xml:space="preserve"> layers</w:t>
      </w:r>
      <w:r w:rsidR="006F2259">
        <w:rPr>
          <w:sz w:val="18"/>
        </w:rPr>
        <w:t>. Atomic charges of Mo and S are +0.50 and -0.25</w:t>
      </w:r>
      <w:r w:rsidR="00957505">
        <w:rPr>
          <w:sz w:val="18"/>
        </w:rPr>
        <w:t xml:space="preserve"> e</w:t>
      </w:r>
      <w:r w:rsidR="006F2259">
        <w:rPr>
          <w:sz w:val="18"/>
        </w:rPr>
        <w:t xml:space="preserve">, respectively, taken from previously </w:t>
      </w:r>
      <w:r w:rsidR="00E54A86">
        <w:rPr>
          <w:sz w:val="18"/>
        </w:rPr>
        <w:t>quantum chemical calculations</w:t>
      </w:r>
      <w:r w:rsidR="006F2259">
        <w:rPr>
          <w:sz w:val="18"/>
        </w:rPr>
        <w:t>.</w:t>
      </w:r>
      <w:r w:rsidR="006F2259">
        <w:rPr>
          <w:sz w:val="18"/>
        </w:rPr>
        <w:fldChar w:fldCharType="begin"/>
      </w:r>
      <w:r w:rsidR="00703E69">
        <w:rPr>
          <w:sz w:val="18"/>
        </w:rPr>
        <w:instrText xml:space="preserve"> ADDIN ZOTERO_ITEM CSL_CITATION {"citationID":"aVskpqBv","properties":{"formattedCitation":"\\super 26,40\\nosupersub{}","plainCitation":"26,40","noteIndex":0},"citationItems":[{"id":37,"uris":["http://zotero.org/users/local/yPa2OsEe/items/HIXJ9U44"],"uri":["http://zotero.org/users/local/yPa2OsEe/items/HIXJ9U44"],"itemData":{"id":37,"type":"article-journal","container-title":"The Journal of Chemical Physics","DOI":"10.1063/1.5001264","ISSN":"0021-9606, 1089-7690","issue":"10","journalAbbreviation":"J. Chem. Phys.","language":"en","page":"104706","source":"DOI.org (Crossref)","title":"Molybdenum disulfide and water interaction parameters","volume":"147","author":[{"family":"Heiranian","given":"Mohammad"},{"family":"Wu","given":"Yanbin"},{"family":"Aluru","given":"Narayana R."}],"issued":{"date-parts":[["2017",9,14]]}}},{"id":40,"uris":["http://zotero.org/users/local/yPa2OsEe/items/5PBLEZZM"],"uri":["http://zotero.org/users/local/yPa2OsEe/items/5PBLEZZM"],"itemData":{"id":40,"type":"article-journal","container-title":"The Journal of Physical Chemistry C","DOI":"10.1021/acs.jpcc.7b00484","ISSN":"1932-7447, 1932-7455","issue":"16","journalAbbreviation":"J. Phys. Chem. C","language":"en","page":"9022-9031","source":"DOI.org (Crossref)","title":"Quantitative Modeling of MoS &lt;sub&gt;2&lt;/sub&gt; –Solvent Interfaces: Predicting Contact Angles and Exfoliation Performance using Molecular Dynamics","title-short":"Quantitative Modeling of MoS &lt;sub&gt;2&lt;/sub&gt; –Solvent Interfaces","volume":"121","author":[{"family":"Sresht","given":"Vishnu"},{"family":"Govind Rajan","given":"Ananth"},{"family":"Bordes","given":"Emilie"},{"family":"Strano","given":"Michael S."},{"family":"Pádua","given":"Agílio A.H."},{"family":"Blankschtein","given":"Daniel"}],"issued":{"date-parts":[["2017",4,27]]}}}],"schema":"https://github.com/citation-style-language/schema/raw/master/csl-citation.json"} </w:instrText>
      </w:r>
      <w:r w:rsidR="006F2259">
        <w:rPr>
          <w:sz w:val="18"/>
        </w:rPr>
        <w:fldChar w:fldCharType="separate"/>
      </w:r>
      <w:r w:rsidR="00703E69" w:rsidRPr="00703E69">
        <w:rPr>
          <w:rFonts w:ascii="Calibri" w:hAnsi="Calibri" w:cs="Calibri"/>
          <w:sz w:val="18"/>
          <w:szCs w:val="24"/>
          <w:vertAlign w:val="superscript"/>
        </w:rPr>
        <w:t>26,40</w:t>
      </w:r>
      <w:r w:rsidR="006F2259">
        <w:rPr>
          <w:sz w:val="18"/>
        </w:rPr>
        <w:fldChar w:fldCharType="end"/>
      </w:r>
      <w:r w:rsidR="006F2259">
        <w:rPr>
          <w:sz w:val="18"/>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60"/>
        <w:gridCol w:w="1660"/>
      </w:tblGrid>
      <w:tr w:rsidR="007641C4" w14:paraId="54413B91" w14:textId="77777777" w:rsidTr="001D258F">
        <w:tc>
          <w:tcPr>
            <w:tcW w:w="1659" w:type="dxa"/>
            <w:vMerge w:val="restart"/>
            <w:tcBorders>
              <w:top w:val="single" w:sz="4" w:space="0" w:color="auto"/>
            </w:tcBorders>
          </w:tcPr>
          <w:p w14:paraId="4591D932" w14:textId="7CFDDD8E" w:rsidR="007641C4" w:rsidRDefault="007641C4" w:rsidP="00706234">
            <w:pPr>
              <w:pStyle w:val="RSCB02ArticleText"/>
            </w:pPr>
            <w:r>
              <w:t>interaction</w:t>
            </w:r>
          </w:p>
        </w:tc>
        <w:tc>
          <w:tcPr>
            <w:tcW w:w="3320" w:type="dxa"/>
            <w:gridSpan w:val="2"/>
            <w:tcBorders>
              <w:top w:val="single" w:sz="4" w:space="0" w:color="auto"/>
              <w:bottom w:val="single" w:sz="4" w:space="0" w:color="auto"/>
            </w:tcBorders>
          </w:tcPr>
          <w:p w14:paraId="2B0E0777" w14:textId="0CC6C793" w:rsidR="007641C4" w:rsidRDefault="00B4779E" w:rsidP="001D258F">
            <w:pPr>
              <w:pStyle w:val="RSCB02ArticleText"/>
              <w:jc w:val="center"/>
            </w:pPr>
            <w:r>
              <w:t>para.</w:t>
            </w:r>
          </w:p>
        </w:tc>
      </w:tr>
      <w:tr w:rsidR="00EC3466" w14:paraId="27C2C8C6" w14:textId="77777777" w:rsidTr="001D258F">
        <w:tc>
          <w:tcPr>
            <w:tcW w:w="1659" w:type="dxa"/>
            <w:vMerge/>
            <w:tcBorders>
              <w:bottom w:val="single" w:sz="4" w:space="0" w:color="auto"/>
            </w:tcBorders>
          </w:tcPr>
          <w:p w14:paraId="6597139F" w14:textId="77777777" w:rsidR="00EC3466" w:rsidRDefault="00EC3466" w:rsidP="00EC3466">
            <w:pPr>
              <w:pStyle w:val="RSCB02ArticleText"/>
            </w:pPr>
          </w:p>
        </w:tc>
        <w:tc>
          <w:tcPr>
            <w:tcW w:w="1660" w:type="dxa"/>
            <w:tcBorders>
              <w:top w:val="single" w:sz="4" w:space="0" w:color="auto"/>
              <w:bottom w:val="single" w:sz="4" w:space="0" w:color="auto"/>
            </w:tcBorders>
          </w:tcPr>
          <w:p w14:paraId="6FD8B4D1" w14:textId="2C04542D" w:rsidR="00EC3466" w:rsidRDefault="00EC3466" w:rsidP="00F91706">
            <w:pPr>
              <w:pStyle w:val="RSCB02ArticleText"/>
              <w:jc w:val="center"/>
            </w:pPr>
            <w:r>
              <w:t>σ</w:t>
            </w:r>
            <w:r w:rsidR="00690297">
              <w:t xml:space="preserve"> (nm)</w:t>
            </w:r>
          </w:p>
        </w:tc>
        <w:tc>
          <w:tcPr>
            <w:tcW w:w="1660" w:type="dxa"/>
            <w:tcBorders>
              <w:top w:val="single" w:sz="4" w:space="0" w:color="auto"/>
              <w:bottom w:val="single" w:sz="4" w:space="0" w:color="auto"/>
            </w:tcBorders>
          </w:tcPr>
          <w:p w14:paraId="679DB201" w14:textId="7B43B115" w:rsidR="00EC3466" w:rsidRDefault="00EC3466" w:rsidP="00F91706">
            <w:pPr>
              <w:pStyle w:val="RSCB02ArticleText"/>
              <w:jc w:val="center"/>
            </w:pPr>
            <w:r>
              <w:sym w:font="Symbol" w:char="F065"/>
            </w:r>
            <w:r w:rsidR="00690297">
              <w:t xml:space="preserve"> (kJ/mol)</w:t>
            </w:r>
          </w:p>
        </w:tc>
      </w:tr>
      <w:tr w:rsidR="00EC3466" w14:paraId="39964D93" w14:textId="77777777" w:rsidTr="001D258F">
        <w:tc>
          <w:tcPr>
            <w:tcW w:w="1659" w:type="dxa"/>
            <w:tcBorders>
              <w:top w:val="single" w:sz="4" w:space="0" w:color="auto"/>
            </w:tcBorders>
          </w:tcPr>
          <w:p w14:paraId="769D29CB" w14:textId="52FB8C10" w:rsidR="00EC3466" w:rsidRPr="00EC3466" w:rsidRDefault="00EC3466" w:rsidP="00EC3466">
            <w:pPr>
              <w:pStyle w:val="RSCB02ArticleText"/>
            </w:pPr>
            <w:r w:rsidRPr="00EC3466">
              <w:t>Mo-</w:t>
            </w:r>
            <w:r>
              <w:t>O</w:t>
            </w:r>
          </w:p>
        </w:tc>
        <w:tc>
          <w:tcPr>
            <w:tcW w:w="1660" w:type="dxa"/>
            <w:tcBorders>
              <w:top w:val="single" w:sz="4" w:space="0" w:color="auto"/>
            </w:tcBorders>
          </w:tcPr>
          <w:p w14:paraId="06595719" w14:textId="2E61F37C" w:rsidR="00EC3466" w:rsidRDefault="00690297" w:rsidP="00F91706">
            <w:pPr>
              <w:pStyle w:val="RSCB02ArticleText"/>
              <w:jc w:val="center"/>
            </w:pPr>
            <w:r>
              <w:t>0.300</w:t>
            </w:r>
            <w:r w:rsidR="006963A4">
              <w:t>0</w:t>
            </w:r>
          </w:p>
        </w:tc>
        <w:tc>
          <w:tcPr>
            <w:tcW w:w="1660" w:type="dxa"/>
            <w:tcBorders>
              <w:top w:val="single" w:sz="4" w:space="0" w:color="auto"/>
            </w:tcBorders>
          </w:tcPr>
          <w:p w14:paraId="2C6F016C" w14:textId="0EB41A4F" w:rsidR="00EC3466" w:rsidRDefault="006963A4" w:rsidP="00F91706">
            <w:pPr>
              <w:pStyle w:val="RSCB02ArticleText"/>
              <w:jc w:val="center"/>
            </w:pPr>
            <w:r>
              <w:t>0.0479</w:t>
            </w:r>
          </w:p>
        </w:tc>
      </w:tr>
      <w:tr w:rsidR="00EC3466" w14:paraId="5CB4089D" w14:textId="77777777" w:rsidTr="001D258F">
        <w:tc>
          <w:tcPr>
            <w:tcW w:w="1659" w:type="dxa"/>
          </w:tcPr>
          <w:p w14:paraId="2CC3379F" w14:textId="7FFA3F4E" w:rsidR="00EC3466" w:rsidRPr="00EC3466" w:rsidRDefault="00EC3466" w:rsidP="00EC3466">
            <w:pPr>
              <w:pStyle w:val="RSCB02ArticleText"/>
            </w:pPr>
            <w:r>
              <w:t>Mo-H</w:t>
            </w:r>
          </w:p>
        </w:tc>
        <w:tc>
          <w:tcPr>
            <w:tcW w:w="1660" w:type="dxa"/>
          </w:tcPr>
          <w:p w14:paraId="583989E1" w14:textId="6D8F76EC" w:rsidR="00EC3466" w:rsidRDefault="006963A4" w:rsidP="00F91706">
            <w:pPr>
              <w:pStyle w:val="RSCB02ArticleText"/>
              <w:jc w:val="center"/>
            </w:pPr>
            <w:r>
              <w:t>0.1500</w:t>
            </w:r>
          </w:p>
        </w:tc>
        <w:tc>
          <w:tcPr>
            <w:tcW w:w="1660" w:type="dxa"/>
          </w:tcPr>
          <w:p w14:paraId="326B62A4" w14:textId="21281B01" w:rsidR="00EC3466" w:rsidRDefault="006963A4" w:rsidP="00F91706">
            <w:pPr>
              <w:pStyle w:val="RSCB02ArticleText"/>
              <w:jc w:val="center"/>
            </w:pPr>
            <w:r>
              <w:t>0.0357</w:t>
            </w:r>
          </w:p>
        </w:tc>
      </w:tr>
      <w:tr w:rsidR="00EC3466" w14:paraId="439829EC" w14:textId="77777777" w:rsidTr="00BC0BB8">
        <w:tc>
          <w:tcPr>
            <w:tcW w:w="1659" w:type="dxa"/>
          </w:tcPr>
          <w:p w14:paraId="7BC514C9" w14:textId="77F12538" w:rsidR="00EC3466" w:rsidRDefault="00EC3466" w:rsidP="00EC3466">
            <w:pPr>
              <w:pStyle w:val="RSCB02ArticleText"/>
            </w:pPr>
            <w:r>
              <w:t>S-O</w:t>
            </w:r>
          </w:p>
        </w:tc>
        <w:tc>
          <w:tcPr>
            <w:tcW w:w="1660" w:type="dxa"/>
          </w:tcPr>
          <w:p w14:paraId="52BB6C70" w14:textId="14D60DF3" w:rsidR="00EC3466" w:rsidRDefault="006963A4" w:rsidP="00F91706">
            <w:pPr>
              <w:pStyle w:val="RSCB02ArticleText"/>
              <w:jc w:val="center"/>
            </w:pPr>
            <w:r>
              <w:t>0.3020</w:t>
            </w:r>
          </w:p>
        </w:tc>
        <w:tc>
          <w:tcPr>
            <w:tcW w:w="1660" w:type="dxa"/>
          </w:tcPr>
          <w:p w14:paraId="7B3BE39E" w14:textId="0EA376DF" w:rsidR="00EC3466" w:rsidRDefault="006963A4" w:rsidP="00F91706">
            <w:pPr>
              <w:pStyle w:val="RSCB02ArticleText"/>
              <w:jc w:val="center"/>
            </w:pPr>
            <w:r>
              <w:t>1.4958</w:t>
            </w:r>
          </w:p>
        </w:tc>
      </w:tr>
      <w:tr w:rsidR="00EC3466" w14:paraId="41BA2CAC" w14:textId="77777777" w:rsidTr="00BC0BB8">
        <w:tc>
          <w:tcPr>
            <w:tcW w:w="1659" w:type="dxa"/>
            <w:tcBorders>
              <w:bottom w:val="single" w:sz="4" w:space="0" w:color="auto"/>
            </w:tcBorders>
          </w:tcPr>
          <w:p w14:paraId="7E97BCA0" w14:textId="3E893B87" w:rsidR="00EC3466" w:rsidRDefault="00EC3466" w:rsidP="00EC3466">
            <w:pPr>
              <w:pStyle w:val="RSCB02ArticleText"/>
            </w:pPr>
            <w:r>
              <w:t>S-H</w:t>
            </w:r>
          </w:p>
        </w:tc>
        <w:tc>
          <w:tcPr>
            <w:tcW w:w="1660" w:type="dxa"/>
            <w:tcBorders>
              <w:bottom w:val="single" w:sz="4" w:space="0" w:color="auto"/>
            </w:tcBorders>
          </w:tcPr>
          <w:p w14:paraId="1E2C3CAA" w14:textId="03A360DA" w:rsidR="00EC3466" w:rsidRDefault="006963A4" w:rsidP="00F91706">
            <w:pPr>
              <w:pStyle w:val="RSCB02ArticleText"/>
              <w:jc w:val="center"/>
            </w:pPr>
            <w:r>
              <w:t>0.1870</w:t>
            </w:r>
          </w:p>
        </w:tc>
        <w:tc>
          <w:tcPr>
            <w:tcW w:w="1660" w:type="dxa"/>
            <w:tcBorders>
              <w:bottom w:val="single" w:sz="4" w:space="0" w:color="auto"/>
            </w:tcBorders>
          </w:tcPr>
          <w:p w14:paraId="22200706" w14:textId="7EEC8736" w:rsidR="00EC3466" w:rsidRDefault="006963A4" w:rsidP="00F91706">
            <w:pPr>
              <w:pStyle w:val="RSCB02ArticleText"/>
              <w:jc w:val="center"/>
            </w:pPr>
            <w:r>
              <w:t>0.0867</w:t>
            </w:r>
          </w:p>
        </w:tc>
      </w:tr>
    </w:tbl>
    <w:p w14:paraId="0EF1BE1E" w14:textId="51BA29B6" w:rsidR="00C46A8B" w:rsidRDefault="004528EE" w:rsidP="00ED5241">
      <w:pPr>
        <w:pStyle w:val="RSCB04SectionHeading"/>
        <w:spacing w:after="240" w:line="240" w:lineRule="exact"/>
        <w:ind w:firstLine="284"/>
        <w:jc w:val="both"/>
        <w:rPr>
          <w:rFonts w:cs="Times New Roman"/>
          <w:b w:val="0"/>
          <w:w w:val="108"/>
          <w:sz w:val="18"/>
          <w:szCs w:val="18"/>
        </w:rPr>
      </w:pPr>
      <w:r>
        <w:rPr>
          <w:rFonts w:cs="Times New Roman"/>
          <w:b w:val="0"/>
          <w:w w:val="108"/>
          <w:sz w:val="18"/>
          <w:szCs w:val="18"/>
        </w:rPr>
        <w:t>One more last point interestingly discussed here is that p</w:t>
      </w:r>
      <w:r w:rsidR="00790CFA" w:rsidRPr="00323E01">
        <w:rPr>
          <w:rFonts w:cs="Times New Roman"/>
          <w:b w:val="0"/>
          <w:w w:val="108"/>
          <w:sz w:val="18"/>
          <w:szCs w:val="18"/>
        </w:rPr>
        <w:t xml:space="preserve">redicted </w:t>
      </w:r>
      <w:r w:rsidR="00790CFA">
        <w:rPr>
          <w:rFonts w:cs="Times New Roman"/>
          <w:b w:val="0"/>
          <w:w w:val="108"/>
          <w:sz w:val="18"/>
          <w:szCs w:val="18"/>
        </w:rPr>
        <w:t>a</w:t>
      </w:r>
      <w:r w:rsidR="00C46A8B" w:rsidRPr="00323E01">
        <w:rPr>
          <w:rFonts w:cs="Times New Roman"/>
          <w:b w:val="0"/>
          <w:w w:val="108"/>
          <w:sz w:val="18"/>
          <w:szCs w:val="18"/>
        </w:rPr>
        <w:t>dsorption energy of water adsorbed on the pristine plane of MoS</w:t>
      </w:r>
      <w:r w:rsidR="00C46A8B" w:rsidRPr="00ED5241">
        <w:rPr>
          <w:rFonts w:cs="Times New Roman"/>
          <w:b w:val="0"/>
          <w:w w:val="108"/>
          <w:sz w:val="18"/>
          <w:szCs w:val="18"/>
          <w:vertAlign w:val="subscript"/>
        </w:rPr>
        <w:t>2</w:t>
      </w:r>
      <w:r w:rsidR="00C46A8B" w:rsidRPr="00323E01">
        <w:rPr>
          <w:rFonts w:cs="Times New Roman"/>
          <w:b w:val="0"/>
          <w:w w:val="108"/>
          <w:sz w:val="18"/>
          <w:szCs w:val="18"/>
        </w:rPr>
        <w:t xml:space="preserve"> </w:t>
      </w:r>
      <w:r w:rsidR="00D52AD8">
        <w:rPr>
          <w:rFonts w:cs="Times New Roman"/>
          <w:b w:val="0"/>
          <w:w w:val="108"/>
          <w:sz w:val="18"/>
          <w:szCs w:val="18"/>
        </w:rPr>
        <w:t>making use of</w:t>
      </w:r>
      <w:r w:rsidR="00C46A8B" w:rsidRPr="00323E01">
        <w:rPr>
          <w:rFonts w:cs="Times New Roman"/>
          <w:b w:val="0"/>
          <w:w w:val="108"/>
          <w:sz w:val="18"/>
          <w:szCs w:val="18"/>
        </w:rPr>
        <w:t xml:space="preserve"> our </w:t>
      </w:r>
      <w:r w:rsidR="00795FA8" w:rsidRPr="00323E01">
        <w:rPr>
          <w:rFonts w:cs="Times New Roman"/>
          <w:b w:val="0"/>
          <w:w w:val="108"/>
          <w:sz w:val="18"/>
          <w:szCs w:val="18"/>
        </w:rPr>
        <w:t xml:space="preserve">new FF </w:t>
      </w:r>
      <w:r w:rsidR="001A7F30">
        <w:rPr>
          <w:rFonts w:cs="Times New Roman"/>
          <w:b w:val="0"/>
          <w:w w:val="108"/>
          <w:sz w:val="18"/>
          <w:szCs w:val="18"/>
        </w:rPr>
        <w:t>lies</w:t>
      </w:r>
      <w:r w:rsidR="00795FA8" w:rsidRPr="00323E01">
        <w:rPr>
          <w:rFonts w:cs="Times New Roman"/>
          <w:b w:val="0"/>
          <w:w w:val="108"/>
          <w:sz w:val="18"/>
          <w:szCs w:val="18"/>
        </w:rPr>
        <w:t xml:space="preserve"> in the same range with the other two parameter sets S3 and S4 listed </w:t>
      </w:r>
      <w:r w:rsidR="00795FA8" w:rsidRPr="00323E01">
        <w:rPr>
          <w:rFonts w:cs="Times New Roman"/>
          <w:b w:val="0"/>
          <w:w w:val="108"/>
          <w:sz w:val="18"/>
          <w:szCs w:val="18"/>
        </w:rPr>
        <w:fldChar w:fldCharType="begin"/>
      </w:r>
      <w:r w:rsidR="00795FA8" w:rsidRPr="00323E01">
        <w:rPr>
          <w:rFonts w:cs="Times New Roman"/>
          <w:b w:val="0"/>
          <w:w w:val="108"/>
          <w:sz w:val="18"/>
          <w:szCs w:val="18"/>
        </w:rPr>
        <w:instrText xml:space="preserve"> REF _Ref58588361 \h  \* MERGEFORMAT </w:instrText>
      </w:r>
      <w:r w:rsidR="00795FA8" w:rsidRPr="00323E01">
        <w:rPr>
          <w:rFonts w:cs="Times New Roman"/>
          <w:b w:val="0"/>
          <w:w w:val="108"/>
          <w:sz w:val="18"/>
          <w:szCs w:val="18"/>
        </w:rPr>
      </w:r>
      <w:r w:rsidR="00795FA8" w:rsidRPr="00323E01">
        <w:rPr>
          <w:rFonts w:cs="Times New Roman"/>
          <w:b w:val="0"/>
          <w:w w:val="108"/>
          <w:sz w:val="18"/>
          <w:szCs w:val="18"/>
        </w:rPr>
        <w:fldChar w:fldCharType="separate"/>
      </w:r>
      <w:r w:rsidR="002E1F01" w:rsidRPr="002E1F01">
        <w:rPr>
          <w:rFonts w:cs="Times New Roman"/>
          <w:b w:val="0"/>
          <w:w w:val="108"/>
          <w:sz w:val="18"/>
          <w:szCs w:val="18"/>
        </w:rPr>
        <w:t>Table 1</w:t>
      </w:r>
      <w:r w:rsidR="00795FA8" w:rsidRPr="00323E01">
        <w:rPr>
          <w:rFonts w:cs="Times New Roman"/>
          <w:b w:val="0"/>
          <w:w w:val="108"/>
          <w:sz w:val="18"/>
          <w:szCs w:val="18"/>
        </w:rPr>
        <w:fldChar w:fldCharType="end"/>
      </w:r>
      <w:r w:rsidR="00795FA8" w:rsidRPr="00323E01">
        <w:rPr>
          <w:rFonts w:cs="Times New Roman"/>
          <w:b w:val="0"/>
          <w:w w:val="108"/>
          <w:sz w:val="18"/>
          <w:szCs w:val="18"/>
        </w:rPr>
        <w:t xml:space="preserve">. </w:t>
      </w:r>
      <w:r w:rsidR="001245A4" w:rsidRPr="00323E01">
        <w:rPr>
          <w:rFonts w:cs="Times New Roman"/>
          <w:b w:val="0"/>
          <w:w w:val="108"/>
          <w:sz w:val="18"/>
          <w:szCs w:val="18"/>
        </w:rPr>
        <w:t>While the S3 and S4 sets predict</w:t>
      </w:r>
      <w:r w:rsidR="0070657B">
        <w:rPr>
          <w:rFonts w:cs="Times New Roman"/>
          <w:b w:val="0"/>
          <w:w w:val="108"/>
          <w:sz w:val="18"/>
          <w:szCs w:val="18"/>
        </w:rPr>
        <w:t>ed</w:t>
      </w:r>
      <w:r w:rsidR="001245A4" w:rsidRPr="00323E01">
        <w:rPr>
          <w:rFonts w:cs="Times New Roman"/>
          <w:b w:val="0"/>
          <w:w w:val="108"/>
          <w:sz w:val="18"/>
          <w:szCs w:val="18"/>
        </w:rPr>
        <w:t xml:space="preserve"> adsorption energies of </w:t>
      </w:r>
      <m:oMath>
        <m:r>
          <m:rPr>
            <m:sty m:val="b"/>
          </m:rPr>
          <w:rPr>
            <w:rFonts w:ascii="Cambria Math" w:hAnsi="Cambria Math" w:cs="Times New Roman"/>
            <w:w w:val="108"/>
            <w:sz w:val="18"/>
            <w:szCs w:val="18"/>
          </w:rPr>
          <m:t>∼</m:t>
        </m:r>
      </m:oMath>
      <w:r w:rsidR="00661CEA" w:rsidRPr="00323E01">
        <w:rPr>
          <w:rFonts w:cs="Times New Roman"/>
          <w:b w:val="0"/>
          <w:w w:val="108"/>
          <w:sz w:val="18"/>
          <w:szCs w:val="18"/>
        </w:rPr>
        <w:t>8</w:t>
      </w:r>
      <w:r w:rsidR="005E6587" w:rsidRPr="00323E01">
        <w:rPr>
          <w:rFonts w:cs="Times New Roman"/>
          <w:b w:val="0"/>
          <w:w w:val="108"/>
          <w:sz w:val="18"/>
          <w:szCs w:val="18"/>
        </w:rPr>
        <w:t>.</w:t>
      </w:r>
      <w:r w:rsidR="00661CEA" w:rsidRPr="00323E01">
        <w:rPr>
          <w:rFonts w:cs="Times New Roman"/>
          <w:b w:val="0"/>
          <w:w w:val="108"/>
          <w:sz w:val="18"/>
          <w:szCs w:val="18"/>
        </w:rPr>
        <w:t>9</w:t>
      </w:r>
      <w:r w:rsidR="005E6587" w:rsidRPr="00323E01">
        <w:rPr>
          <w:rFonts w:cs="Times New Roman"/>
          <w:b w:val="0"/>
          <w:w w:val="108"/>
          <w:sz w:val="18"/>
          <w:szCs w:val="18"/>
        </w:rPr>
        <w:t xml:space="preserve"> and 6.5 kJ/mol, respectively,</w:t>
      </w:r>
      <w:r w:rsidR="006A232A" w:rsidRPr="00323E01">
        <w:rPr>
          <w:rFonts w:cs="Times New Roman"/>
          <w:b w:val="0"/>
          <w:w w:val="108"/>
          <w:sz w:val="18"/>
          <w:szCs w:val="18"/>
        </w:rPr>
        <w:t xml:space="preserve"> our new parameters predict</w:t>
      </w:r>
      <w:r w:rsidR="009E4E1F">
        <w:rPr>
          <w:rFonts w:cs="Times New Roman"/>
          <w:b w:val="0"/>
          <w:w w:val="108"/>
          <w:sz w:val="18"/>
          <w:szCs w:val="18"/>
        </w:rPr>
        <w:t>ed</w:t>
      </w:r>
      <w:r w:rsidR="006A232A" w:rsidRPr="00323E01">
        <w:rPr>
          <w:rFonts w:cs="Times New Roman"/>
          <w:b w:val="0"/>
          <w:w w:val="108"/>
          <w:sz w:val="18"/>
          <w:szCs w:val="18"/>
        </w:rPr>
        <w:t xml:space="preserve"> an amount of </w:t>
      </w:r>
      <w:r w:rsidR="00C33245" w:rsidRPr="00323E01">
        <w:rPr>
          <w:rFonts w:cs="Times New Roman"/>
          <w:b w:val="0"/>
          <w:w w:val="108"/>
          <w:sz w:val="18"/>
          <w:szCs w:val="18"/>
        </w:rPr>
        <w:t>7.8 kJ/mol</w:t>
      </w:r>
      <w:r w:rsidR="00183318" w:rsidRPr="00323E01">
        <w:rPr>
          <w:rFonts w:cs="Times New Roman"/>
          <w:b w:val="0"/>
          <w:w w:val="108"/>
          <w:sz w:val="18"/>
          <w:szCs w:val="18"/>
        </w:rPr>
        <w:t>. This</w:t>
      </w:r>
      <w:r w:rsidR="00AC5E06" w:rsidRPr="00323E01">
        <w:rPr>
          <w:rFonts w:cs="Times New Roman"/>
          <w:b w:val="0"/>
          <w:w w:val="108"/>
          <w:sz w:val="18"/>
          <w:szCs w:val="18"/>
        </w:rPr>
        <w:t xml:space="preserve"> value </w:t>
      </w:r>
      <w:r w:rsidR="00E2311B" w:rsidRPr="00323E01">
        <w:rPr>
          <w:rFonts w:cs="Times New Roman"/>
          <w:b w:val="0"/>
          <w:w w:val="108"/>
          <w:sz w:val="18"/>
          <w:szCs w:val="18"/>
        </w:rPr>
        <w:t>lies</w:t>
      </w:r>
      <w:r w:rsidR="00AC5E06" w:rsidRPr="00323E01">
        <w:rPr>
          <w:rFonts w:cs="Times New Roman"/>
          <w:b w:val="0"/>
          <w:w w:val="108"/>
          <w:sz w:val="18"/>
          <w:szCs w:val="18"/>
        </w:rPr>
        <w:t xml:space="preserve"> </w:t>
      </w:r>
      <w:r w:rsidR="004F3FF8" w:rsidRPr="00323E01">
        <w:rPr>
          <w:rFonts w:cs="Times New Roman"/>
          <w:b w:val="0"/>
          <w:w w:val="108"/>
          <w:sz w:val="18"/>
          <w:szCs w:val="18"/>
        </w:rPr>
        <w:t xml:space="preserve">in between the two values </w:t>
      </w:r>
      <w:r w:rsidR="00A83CEF">
        <w:rPr>
          <w:rFonts w:cs="Times New Roman"/>
          <w:b w:val="0"/>
          <w:w w:val="108"/>
          <w:sz w:val="18"/>
          <w:szCs w:val="18"/>
        </w:rPr>
        <w:t>of</w:t>
      </w:r>
      <w:r w:rsidR="00E2311B" w:rsidRPr="00323E01">
        <w:rPr>
          <w:rFonts w:cs="Times New Roman"/>
          <w:b w:val="0"/>
          <w:w w:val="108"/>
          <w:sz w:val="18"/>
          <w:szCs w:val="18"/>
        </w:rPr>
        <w:t xml:space="preserve"> </w:t>
      </w:r>
      <w:r w:rsidR="004F3FF8" w:rsidRPr="00323E01">
        <w:rPr>
          <w:rFonts w:cs="Times New Roman"/>
          <w:b w:val="0"/>
          <w:w w:val="108"/>
          <w:sz w:val="18"/>
          <w:szCs w:val="18"/>
        </w:rPr>
        <w:t>the sets S3 and S4</w:t>
      </w:r>
      <w:r w:rsidR="00E2311B" w:rsidRPr="00323E01">
        <w:rPr>
          <w:rFonts w:cs="Times New Roman"/>
          <w:b w:val="0"/>
          <w:w w:val="108"/>
          <w:sz w:val="18"/>
          <w:szCs w:val="18"/>
        </w:rPr>
        <w:t xml:space="preserve">, and more </w:t>
      </w:r>
      <w:r w:rsidR="00B64916">
        <w:rPr>
          <w:rFonts w:cs="Times New Roman"/>
          <w:b w:val="0"/>
          <w:w w:val="108"/>
          <w:sz w:val="18"/>
          <w:szCs w:val="18"/>
        </w:rPr>
        <w:t>intriguingly</w:t>
      </w:r>
      <w:r w:rsidR="00E2311B" w:rsidRPr="00323E01">
        <w:rPr>
          <w:rFonts w:cs="Times New Roman"/>
          <w:b w:val="0"/>
          <w:w w:val="108"/>
          <w:sz w:val="18"/>
          <w:szCs w:val="18"/>
        </w:rPr>
        <w:t xml:space="preserve"> this value is </w:t>
      </w:r>
      <w:r w:rsidR="00AA07C8">
        <w:rPr>
          <w:rFonts w:cs="Times New Roman"/>
          <w:b w:val="0"/>
          <w:w w:val="108"/>
          <w:sz w:val="18"/>
          <w:szCs w:val="18"/>
        </w:rPr>
        <w:t xml:space="preserve">in </w:t>
      </w:r>
      <w:r w:rsidR="00E2311B" w:rsidRPr="00323E01">
        <w:rPr>
          <w:rFonts w:cs="Times New Roman"/>
          <w:b w:val="0"/>
          <w:w w:val="108"/>
          <w:sz w:val="18"/>
          <w:szCs w:val="18"/>
        </w:rPr>
        <w:t>excellent agreement with an estimation of 8.2 kJ/mol reported elsewhere.</w:t>
      </w:r>
      <w:r w:rsidR="00B94E9F">
        <w:rPr>
          <w:rFonts w:cs="Times New Roman"/>
          <w:b w:val="0"/>
          <w:w w:val="108"/>
          <w:sz w:val="18"/>
          <w:szCs w:val="18"/>
        </w:rPr>
        <w:fldChar w:fldCharType="begin"/>
      </w:r>
      <w:r w:rsidR="00B94E9F">
        <w:rPr>
          <w:rFonts w:cs="Times New Roman"/>
          <w:b w:val="0"/>
          <w:w w:val="108"/>
          <w:sz w:val="18"/>
          <w:szCs w:val="18"/>
        </w:rPr>
        <w:instrText xml:space="preserve"> ADDIN ZOTERO_ITEM CSL_CITATION {"citationID":"kNeMEEOy","properties":{"formattedCitation":"\\super 27\\nosupersub{}","plainCitation":"27","noteIndex":0},"citationItems":[{"id":41,"uris":["http://zotero.org/users/local/yPa2OsEe/items/YJAWVZCR"],"uri":["http://zotero.org/users/local/yPa2OsEe/items/YJAWVZCR"],"itemData":{"id":41,"type":"article-journal","container-title":"The Journal of Chemical Physics","DOI":"10.1063/1.4966215","ISSN":"0021-9606, 1089-7690","issue":"16","journalAbbreviation":"J. Chem. Phys.","language":"en","page":"164705","source":"DOI.org (Crossref)","title":"Revisiting the droplet simulation approach to derive force-field parameters for water on molybdenum disulfide from wetting angle measurements","volume":"145","author":[{"family":"Leroy","given":"Frédéric"}],"issued":{"date-parts":[["2016",10,28]]}}}],"schema":"https://github.com/citation-style-language/schema/raw/master/csl-citation.json"} </w:instrText>
      </w:r>
      <w:r w:rsidR="00B94E9F">
        <w:rPr>
          <w:rFonts w:cs="Times New Roman"/>
          <w:b w:val="0"/>
          <w:w w:val="108"/>
          <w:sz w:val="18"/>
          <w:szCs w:val="18"/>
        </w:rPr>
        <w:fldChar w:fldCharType="separate"/>
      </w:r>
      <w:r w:rsidR="00B94E9F" w:rsidRPr="00B94E9F">
        <w:rPr>
          <w:rFonts w:ascii="Calibri" w:hAnsi="Calibri" w:cs="Calibri"/>
          <w:sz w:val="18"/>
          <w:szCs w:val="24"/>
          <w:vertAlign w:val="superscript"/>
        </w:rPr>
        <w:t>27</w:t>
      </w:r>
      <w:r w:rsidR="00B94E9F">
        <w:rPr>
          <w:rFonts w:cs="Times New Roman"/>
          <w:b w:val="0"/>
          <w:w w:val="108"/>
          <w:sz w:val="18"/>
          <w:szCs w:val="18"/>
        </w:rPr>
        <w:fldChar w:fldCharType="end"/>
      </w:r>
      <w:r w:rsidR="00E2311B" w:rsidRPr="00323E01">
        <w:rPr>
          <w:rFonts w:cs="Times New Roman"/>
          <w:b w:val="0"/>
          <w:w w:val="108"/>
          <w:sz w:val="18"/>
          <w:szCs w:val="18"/>
        </w:rPr>
        <w:t xml:space="preserve"> </w:t>
      </w:r>
      <w:r w:rsidR="00473986">
        <w:rPr>
          <w:rFonts w:cs="Times New Roman"/>
          <w:b w:val="0"/>
          <w:w w:val="108"/>
          <w:sz w:val="18"/>
          <w:szCs w:val="18"/>
        </w:rPr>
        <w:t xml:space="preserve">On the basis of adsorption energy predicted with the current </w:t>
      </w:r>
      <w:r w:rsidR="00C618EF">
        <w:rPr>
          <w:rFonts w:cs="Times New Roman"/>
          <w:b w:val="0"/>
          <w:w w:val="108"/>
          <w:sz w:val="18"/>
          <w:szCs w:val="18"/>
        </w:rPr>
        <w:t xml:space="preserve">parameter </w:t>
      </w:r>
      <w:r w:rsidR="00473986">
        <w:rPr>
          <w:rFonts w:cs="Times New Roman"/>
          <w:b w:val="0"/>
          <w:w w:val="108"/>
          <w:sz w:val="18"/>
          <w:szCs w:val="18"/>
        </w:rPr>
        <w:t xml:space="preserve">set, </w:t>
      </w:r>
      <w:r w:rsidR="00431CE5">
        <w:rPr>
          <w:rFonts w:cs="Times New Roman"/>
          <w:b w:val="0"/>
          <w:w w:val="108"/>
          <w:sz w:val="18"/>
          <w:szCs w:val="18"/>
        </w:rPr>
        <w:t xml:space="preserve">we </w:t>
      </w:r>
      <w:r w:rsidR="00856E9E">
        <w:rPr>
          <w:rFonts w:cs="Times New Roman"/>
          <w:b w:val="0"/>
          <w:w w:val="108"/>
          <w:sz w:val="18"/>
          <w:szCs w:val="18"/>
        </w:rPr>
        <w:t>recommend</w:t>
      </w:r>
      <w:r w:rsidR="00D12538">
        <w:rPr>
          <w:rFonts w:cs="Times New Roman"/>
          <w:b w:val="0"/>
          <w:w w:val="108"/>
          <w:sz w:val="18"/>
          <w:szCs w:val="18"/>
        </w:rPr>
        <w:t xml:space="preserve"> an </w:t>
      </w:r>
      <w:r w:rsidR="00D12538">
        <w:rPr>
          <w:rFonts w:cs="Times New Roman"/>
          <w:b w:val="0"/>
          <w:w w:val="108"/>
          <w:sz w:val="18"/>
          <w:szCs w:val="18"/>
        </w:rPr>
        <w:t>amount of 4.5 to 8.2 kJ/mol</w:t>
      </w:r>
      <w:r w:rsidR="00431CE5">
        <w:rPr>
          <w:rFonts w:cs="Times New Roman"/>
          <w:b w:val="0"/>
          <w:w w:val="108"/>
          <w:sz w:val="18"/>
          <w:szCs w:val="18"/>
        </w:rPr>
        <w:t xml:space="preserve"> </w:t>
      </w:r>
      <w:r w:rsidR="00D12538">
        <w:rPr>
          <w:rFonts w:cs="Times New Roman"/>
          <w:b w:val="0"/>
          <w:w w:val="108"/>
          <w:sz w:val="18"/>
          <w:szCs w:val="18"/>
        </w:rPr>
        <w:t xml:space="preserve">for </w:t>
      </w:r>
      <w:r w:rsidR="00473986">
        <w:rPr>
          <w:rFonts w:cs="Times New Roman"/>
          <w:b w:val="0"/>
          <w:w w:val="108"/>
          <w:sz w:val="18"/>
          <w:szCs w:val="18"/>
        </w:rPr>
        <w:t>ZPE</w:t>
      </w:r>
      <w:r w:rsidR="00A366F8">
        <w:rPr>
          <w:rFonts w:cs="Times New Roman"/>
          <w:b w:val="0"/>
          <w:w w:val="108"/>
          <w:sz w:val="18"/>
          <w:szCs w:val="18"/>
        </w:rPr>
        <w:t xml:space="preserve"> corrections to </w:t>
      </w:r>
      <w:r w:rsidR="00E11417">
        <w:rPr>
          <w:rFonts w:cs="Times New Roman"/>
          <w:b w:val="0"/>
          <w:w w:val="108"/>
          <w:sz w:val="18"/>
          <w:szCs w:val="18"/>
        </w:rPr>
        <w:t>fifteen</w:t>
      </w:r>
      <w:r w:rsidR="00E11417">
        <w:rPr>
          <w:rFonts w:cs="Times New Roman"/>
          <w:b w:val="0"/>
          <w:w w:val="108"/>
          <w:sz w:val="18"/>
          <w:szCs w:val="18"/>
        </w:rPr>
        <w:t xml:space="preserve">  static </w:t>
      </w:r>
      <w:r w:rsidR="00A366F8">
        <w:rPr>
          <w:rFonts w:cs="Times New Roman"/>
          <w:b w:val="0"/>
          <w:w w:val="108"/>
          <w:sz w:val="18"/>
          <w:szCs w:val="18"/>
        </w:rPr>
        <w:t xml:space="preserve">quantum chemical energies </w:t>
      </w:r>
      <w:r w:rsidR="00473986">
        <w:rPr>
          <w:rFonts w:cs="Times New Roman"/>
          <w:b w:val="0"/>
          <w:w w:val="108"/>
          <w:sz w:val="18"/>
          <w:szCs w:val="18"/>
        </w:rPr>
        <w:t>of  considered water-surface configurations</w:t>
      </w:r>
      <w:r w:rsidR="00210446">
        <w:rPr>
          <w:rFonts w:cs="Times New Roman"/>
          <w:b w:val="0"/>
          <w:w w:val="108"/>
          <w:sz w:val="18"/>
          <w:szCs w:val="18"/>
        </w:rPr>
        <w:t>, depending on positions of these configurations on the vdW-DF2 surface.</w:t>
      </w:r>
    </w:p>
    <w:p w14:paraId="440164A6" w14:textId="6A4B2E3E" w:rsidR="005D1963" w:rsidRDefault="000E7B51" w:rsidP="002B453D">
      <w:pPr>
        <w:pStyle w:val="RSCB04SectionHeading"/>
        <w:spacing w:before="0" w:after="240" w:line="240" w:lineRule="exact"/>
        <w:jc w:val="both"/>
        <w:rPr>
          <w:rFonts w:cs="Times New Roman"/>
          <w:b w:val="0"/>
          <w:w w:val="108"/>
          <w:sz w:val="18"/>
          <w:szCs w:val="18"/>
        </w:rPr>
      </w:pPr>
      <w:r>
        <w:rPr>
          <w:rFonts w:cs="Times New Roman"/>
          <w:b w:val="0"/>
          <w:w w:val="108"/>
          <w:sz w:val="18"/>
          <w:szCs w:val="18"/>
        </w:rPr>
        <w:tab/>
        <w:t xml:space="preserve">All in all, not all </w:t>
      </w:r>
      <w:r w:rsidR="007D2453">
        <w:rPr>
          <w:rFonts w:cs="Times New Roman"/>
          <w:b w:val="0"/>
          <w:w w:val="108"/>
          <w:sz w:val="18"/>
          <w:szCs w:val="18"/>
        </w:rPr>
        <w:t xml:space="preserve">interfacial </w:t>
      </w:r>
      <w:r>
        <w:rPr>
          <w:rFonts w:cs="Times New Roman"/>
          <w:b w:val="0"/>
          <w:w w:val="108"/>
          <w:sz w:val="18"/>
          <w:szCs w:val="18"/>
        </w:rPr>
        <w:t xml:space="preserve">FFs </w:t>
      </w:r>
      <w:r w:rsidR="007D2453">
        <w:rPr>
          <w:rFonts w:cs="Times New Roman"/>
          <w:b w:val="0"/>
          <w:w w:val="108"/>
          <w:sz w:val="18"/>
          <w:szCs w:val="18"/>
        </w:rPr>
        <w:t xml:space="preserve">are safe to be used in production MD simulations, even though they can well reflect </w:t>
      </w:r>
      <w:r w:rsidR="00EB4F3C">
        <w:rPr>
          <w:rFonts w:cs="Times New Roman"/>
          <w:b w:val="0"/>
          <w:w w:val="108"/>
          <w:sz w:val="18"/>
          <w:szCs w:val="18"/>
        </w:rPr>
        <w:t>experiment</w:t>
      </w:r>
      <w:r w:rsidR="00D600FD">
        <w:rPr>
          <w:rFonts w:cs="Times New Roman"/>
          <w:b w:val="0"/>
          <w:w w:val="108"/>
          <w:sz w:val="18"/>
          <w:szCs w:val="18"/>
        </w:rPr>
        <w:t xml:space="preserve">al </w:t>
      </w:r>
      <w:r w:rsidR="007D2453">
        <w:rPr>
          <w:rFonts w:cs="Times New Roman"/>
          <w:b w:val="0"/>
          <w:w w:val="108"/>
          <w:sz w:val="18"/>
          <w:szCs w:val="18"/>
        </w:rPr>
        <w:t xml:space="preserve">structural behaviours of the surface materials and accurately produce the experimental contact angles. </w:t>
      </w:r>
      <w:r w:rsidR="00BD59EB">
        <w:rPr>
          <w:rFonts w:cs="Times New Roman"/>
          <w:b w:val="0"/>
          <w:w w:val="108"/>
          <w:sz w:val="18"/>
          <w:szCs w:val="18"/>
        </w:rPr>
        <w:t xml:space="preserve">To ensure that newly developed FFs can be safely utilized in real interfacial simulations, we </w:t>
      </w:r>
      <w:r w:rsidR="004A67AA">
        <w:rPr>
          <w:rFonts w:cs="Times New Roman"/>
          <w:b w:val="0"/>
          <w:w w:val="108"/>
          <w:sz w:val="18"/>
          <w:szCs w:val="18"/>
        </w:rPr>
        <w:t>suggested</w:t>
      </w:r>
      <w:r w:rsidR="00BD59EB">
        <w:rPr>
          <w:rFonts w:cs="Times New Roman"/>
          <w:b w:val="0"/>
          <w:w w:val="108"/>
          <w:sz w:val="18"/>
          <w:szCs w:val="18"/>
        </w:rPr>
        <w:t xml:space="preserve"> a new criterion called “energetic ordering”, </w:t>
      </w:r>
      <w:r w:rsidR="004A67AA">
        <w:rPr>
          <w:rFonts w:cs="Times New Roman"/>
          <w:b w:val="0"/>
          <w:w w:val="108"/>
          <w:sz w:val="18"/>
          <w:szCs w:val="18"/>
        </w:rPr>
        <w:t>and</w:t>
      </w:r>
      <w:r w:rsidR="00C02EE8">
        <w:rPr>
          <w:rFonts w:cs="Times New Roman"/>
          <w:b w:val="0"/>
          <w:w w:val="108"/>
          <w:sz w:val="18"/>
          <w:szCs w:val="18"/>
        </w:rPr>
        <w:t xml:space="preserve"> proposed a</w:t>
      </w:r>
      <w:r w:rsidR="00BD59EB">
        <w:rPr>
          <w:rFonts w:cs="Times New Roman"/>
          <w:b w:val="0"/>
          <w:w w:val="108"/>
          <w:sz w:val="18"/>
          <w:szCs w:val="18"/>
        </w:rPr>
        <w:t xml:space="preserve"> protocol based on</w:t>
      </w:r>
      <w:r w:rsidR="00C02EE8">
        <w:rPr>
          <w:rFonts w:cs="Times New Roman"/>
          <w:b w:val="0"/>
          <w:w w:val="108"/>
          <w:sz w:val="18"/>
          <w:szCs w:val="18"/>
        </w:rPr>
        <w:t xml:space="preserve"> this new criterion and</w:t>
      </w:r>
      <w:r w:rsidR="00FC3AFE">
        <w:rPr>
          <w:rFonts w:cs="Times New Roman"/>
          <w:b w:val="0"/>
          <w:w w:val="108"/>
          <w:sz w:val="18"/>
          <w:szCs w:val="18"/>
        </w:rPr>
        <w:t xml:space="preserve"> </w:t>
      </w:r>
      <w:r w:rsidR="00BD59EB">
        <w:rPr>
          <w:rFonts w:cs="Times New Roman"/>
          <w:b w:val="0"/>
          <w:w w:val="108"/>
          <w:sz w:val="18"/>
          <w:szCs w:val="18"/>
        </w:rPr>
        <w:t xml:space="preserve">experimental contact angles </w:t>
      </w:r>
      <w:r w:rsidR="00FC3AFE">
        <w:rPr>
          <w:rFonts w:cs="Times New Roman"/>
          <w:b w:val="0"/>
          <w:w w:val="108"/>
          <w:sz w:val="18"/>
          <w:szCs w:val="18"/>
        </w:rPr>
        <w:t xml:space="preserve">to </w:t>
      </w:r>
      <w:r w:rsidR="00731BE9">
        <w:rPr>
          <w:rFonts w:cs="Times New Roman"/>
          <w:b w:val="0"/>
          <w:w w:val="108"/>
          <w:sz w:val="18"/>
          <w:szCs w:val="18"/>
        </w:rPr>
        <w:t>assess newly developed FF parameters</w:t>
      </w:r>
      <w:r w:rsidR="00CB30A3">
        <w:rPr>
          <w:rFonts w:cs="Times New Roman"/>
          <w:b w:val="0"/>
          <w:w w:val="108"/>
          <w:sz w:val="18"/>
          <w:szCs w:val="18"/>
        </w:rPr>
        <w:t>.</w:t>
      </w:r>
      <w:r w:rsidR="00D15D5F">
        <w:rPr>
          <w:rFonts w:cs="Times New Roman"/>
          <w:b w:val="0"/>
          <w:w w:val="108"/>
          <w:sz w:val="18"/>
          <w:szCs w:val="18"/>
        </w:rPr>
        <w:t xml:space="preserve"> </w:t>
      </w:r>
      <w:r w:rsidR="004A67AA">
        <w:rPr>
          <w:rFonts w:cs="Times New Roman"/>
          <w:b w:val="0"/>
          <w:w w:val="108"/>
          <w:sz w:val="18"/>
          <w:szCs w:val="18"/>
        </w:rPr>
        <w:t>A</w:t>
      </w:r>
      <w:r w:rsidR="00D15D5F">
        <w:rPr>
          <w:rFonts w:cs="Times New Roman"/>
          <w:b w:val="0"/>
          <w:w w:val="108"/>
          <w:sz w:val="18"/>
          <w:szCs w:val="18"/>
        </w:rPr>
        <w:t xml:space="preserve"> new </w:t>
      </w:r>
      <w:r w:rsidR="004D739D">
        <w:rPr>
          <w:rFonts w:cs="Times New Roman"/>
          <w:b w:val="0"/>
          <w:w w:val="108"/>
          <w:sz w:val="18"/>
          <w:szCs w:val="18"/>
        </w:rPr>
        <w:t>parameter set for molecular dynamical description of interfacial interaction between water and the MoS</w:t>
      </w:r>
      <w:r w:rsidR="004D739D" w:rsidRPr="00A377D6">
        <w:rPr>
          <w:rFonts w:cs="Times New Roman"/>
          <w:b w:val="0"/>
          <w:w w:val="108"/>
          <w:sz w:val="18"/>
          <w:szCs w:val="18"/>
          <w:vertAlign w:val="subscript"/>
        </w:rPr>
        <w:t>2</w:t>
      </w:r>
      <w:r w:rsidR="004D739D">
        <w:rPr>
          <w:rFonts w:cs="Times New Roman"/>
          <w:b w:val="0"/>
          <w:w w:val="108"/>
          <w:sz w:val="18"/>
          <w:szCs w:val="18"/>
        </w:rPr>
        <w:t xml:space="preserve"> </w:t>
      </w:r>
      <w:r w:rsidR="00931047">
        <w:rPr>
          <w:rFonts w:cs="Times New Roman"/>
          <w:b w:val="0"/>
          <w:w w:val="108"/>
          <w:sz w:val="18"/>
          <w:szCs w:val="18"/>
        </w:rPr>
        <w:t xml:space="preserve">basal plane </w:t>
      </w:r>
      <w:r w:rsidR="004D739D">
        <w:rPr>
          <w:rFonts w:cs="Times New Roman"/>
          <w:b w:val="0"/>
          <w:w w:val="108"/>
          <w:sz w:val="18"/>
          <w:szCs w:val="18"/>
        </w:rPr>
        <w:t>was developed</w:t>
      </w:r>
      <w:r w:rsidR="004A67AA">
        <w:rPr>
          <w:rFonts w:cs="Times New Roman"/>
          <w:b w:val="0"/>
          <w:w w:val="108"/>
          <w:sz w:val="18"/>
          <w:szCs w:val="18"/>
        </w:rPr>
        <w:t xml:space="preserve"> and fully meet these two criteria. </w:t>
      </w:r>
    </w:p>
    <w:p w14:paraId="6139F110" w14:textId="0E61C9A4" w:rsidR="007B5089" w:rsidRDefault="007B5089" w:rsidP="002B453D">
      <w:pPr>
        <w:pStyle w:val="RSCB04SectionHeading"/>
        <w:spacing w:before="0" w:after="240" w:line="240" w:lineRule="exact"/>
        <w:jc w:val="both"/>
        <w:rPr>
          <w:rFonts w:cs="Times New Roman"/>
          <w:b w:val="0"/>
          <w:w w:val="108"/>
          <w:sz w:val="18"/>
          <w:szCs w:val="18"/>
        </w:rPr>
      </w:pPr>
      <w:r>
        <w:rPr>
          <w:rFonts w:cs="Times New Roman"/>
          <w:b w:val="0"/>
          <w:w w:val="108"/>
          <w:sz w:val="18"/>
          <w:szCs w:val="18"/>
        </w:rPr>
        <w:tab/>
        <w:t xml:space="preserve">This work </w:t>
      </w:r>
      <w:r w:rsidR="00684018">
        <w:rPr>
          <w:rFonts w:cs="Times New Roman"/>
          <w:b w:val="0"/>
          <w:w w:val="108"/>
          <w:sz w:val="18"/>
          <w:szCs w:val="18"/>
        </w:rPr>
        <w:t>was</w:t>
      </w:r>
      <w:r>
        <w:rPr>
          <w:rFonts w:cs="Times New Roman"/>
          <w:b w:val="0"/>
          <w:w w:val="108"/>
          <w:sz w:val="18"/>
          <w:szCs w:val="18"/>
        </w:rPr>
        <w:t xml:space="preserve"> financially </w:t>
      </w:r>
      <w:r w:rsidR="00684018" w:rsidRPr="00684018">
        <w:rPr>
          <w:rFonts w:cs="Times New Roman"/>
          <w:b w:val="0"/>
          <w:w w:val="108"/>
          <w:sz w:val="18"/>
          <w:szCs w:val="18"/>
        </w:rPr>
        <w:t>funded by the US Air Force (AFOSR)</w:t>
      </w:r>
      <w:r w:rsidR="00E349CC">
        <w:rPr>
          <w:rFonts w:cs="Times New Roman"/>
          <w:b w:val="0"/>
          <w:w w:val="108"/>
          <w:sz w:val="18"/>
          <w:szCs w:val="18"/>
        </w:rPr>
        <w:t xml:space="preserve">. </w:t>
      </w:r>
      <w:r w:rsidR="00E349CC" w:rsidRPr="00E349CC">
        <w:rPr>
          <w:rFonts w:cs="Times New Roman"/>
          <w:b w:val="0"/>
          <w:w w:val="108"/>
          <w:sz w:val="18"/>
          <w:szCs w:val="18"/>
        </w:rPr>
        <w:t>It was also supported by computational resources provided by the Australian government through the National Computational Infrastructure National Facility (NCI_NF) and the Pawsey Supercomputer Centre.</w:t>
      </w:r>
      <w:r w:rsidR="00684018">
        <w:rPr>
          <w:rFonts w:cs="Times New Roman"/>
          <w:b w:val="0"/>
          <w:w w:val="108"/>
          <w:sz w:val="18"/>
          <w:szCs w:val="18"/>
        </w:rPr>
        <w:t xml:space="preserve"> </w:t>
      </w:r>
    </w:p>
    <w:p w14:paraId="29BA8362" w14:textId="77777777" w:rsidR="00765A22" w:rsidRPr="00261E15" w:rsidRDefault="00765A22" w:rsidP="002B453D">
      <w:pPr>
        <w:pStyle w:val="RSCB04SectionHeading"/>
        <w:spacing w:before="0" w:after="240" w:line="240" w:lineRule="exact"/>
        <w:jc w:val="both"/>
        <w:rPr>
          <w:rFonts w:cs="Times New Roman"/>
          <w:bCs/>
          <w:w w:val="108"/>
          <w:sz w:val="18"/>
          <w:szCs w:val="18"/>
        </w:rPr>
      </w:pPr>
      <w:r w:rsidRPr="00261E15">
        <w:rPr>
          <w:rFonts w:cs="Times New Roman"/>
          <w:bCs/>
          <w:w w:val="108"/>
          <w:sz w:val="18"/>
          <w:szCs w:val="18"/>
        </w:rPr>
        <w:t>Conflicts of interest</w:t>
      </w:r>
    </w:p>
    <w:p w14:paraId="58815B7D" w14:textId="514FC1AD" w:rsidR="00765A22" w:rsidRPr="00323E01" w:rsidRDefault="00765A22" w:rsidP="002B453D">
      <w:pPr>
        <w:pStyle w:val="RSCB04SectionHeading"/>
        <w:spacing w:before="0" w:after="240" w:line="240" w:lineRule="exact"/>
        <w:jc w:val="both"/>
        <w:rPr>
          <w:rFonts w:cs="Times New Roman"/>
          <w:b w:val="0"/>
          <w:w w:val="108"/>
          <w:sz w:val="18"/>
          <w:szCs w:val="18"/>
        </w:rPr>
      </w:pPr>
      <w:r w:rsidRPr="00765A22">
        <w:rPr>
          <w:rFonts w:cs="Times New Roman"/>
          <w:b w:val="0"/>
          <w:w w:val="108"/>
          <w:sz w:val="18"/>
          <w:szCs w:val="18"/>
        </w:rPr>
        <w:t>There are no conflicts to declare</w:t>
      </w:r>
      <w:r w:rsidR="00721726">
        <w:rPr>
          <w:rFonts w:cs="Times New Roman"/>
          <w:b w:val="0"/>
          <w:w w:val="108"/>
          <w:sz w:val="18"/>
          <w:szCs w:val="18"/>
        </w:rPr>
        <w:t>.</w:t>
      </w:r>
    </w:p>
    <w:p w14:paraId="5DCF91EE" w14:textId="55789B7C" w:rsidR="00D010E8" w:rsidRDefault="00540927" w:rsidP="00EF6BD4">
      <w:pPr>
        <w:pStyle w:val="RSCB04SectionHeading"/>
      </w:pPr>
      <w:r>
        <w:t>R</w:t>
      </w:r>
      <w:r w:rsidR="00E61949" w:rsidRPr="00EF6BD4">
        <w:t>eferences</w:t>
      </w:r>
      <w:bookmarkEnd w:id="1"/>
    </w:p>
    <w:p w14:paraId="3AD4F4CD" w14:textId="77777777" w:rsidR="00F72D15" w:rsidRPr="00F72D15" w:rsidRDefault="005D34FC" w:rsidP="00F72D15">
      <w:pPr>
        <w:pStyle w:val="Bibliography"/>
        <w:rPr>
          <w:rFonts w:ascii="Calibri" w:hAnsi="Calibri" w:cs="Calibri"/>
          <w:sz w:val="18"/>
        </w:rPr>
      </w:pPr>
      <w:r>
        <w:fldChar w:fldCharType="begin"/>
      </w:r>
      <w:r>
        <w:instrText xml:space="preserve"> ADDIN ZOTERO_BIBL {"uncited":[],"omitted":[],"custom":[]} CSL_BIBLIOGRAPHY </w:instrText>
      </w:r>
      <w:r>
        <w:fldChar w:fldCharType="separate"/>
      </w:r>
      <w:r w:rsidR="00F72D15" w:rsidRPr="00F72D15">
        <w:rPr>
          <w:rFonts w:ascii="Calibri" w:hAnsi="Calibri" w:cs="Calibri"/>
          <w:sz w:val="18"/>
        </w:rPr>
        <w:t>1</w:t>
      </w:r>
      <w:r w:rsidR="00F72D15" w:rsidRPr="00F72D15">
        <w:rPr>
          <w:rFonts w:ascii="Calibri" w:hAnsi="Calibri" w:cs="Calibri"/>
          <w:sz w:val="18"/>
        </w:rPr>
        <w:tab/>
        <w:t xml:space="preserve">T. T. Chau, W. J. Bruckard, P. T. L. Koh and A. V. Nguyen, </w:t>
      </w:r>
      <w:r w:rsidR="00F72D15" w:rsidRPr="00F72D15">
        <w:rPr>
          <w:rFonts w:ascii="Calibri" w:hAnsi="Calibri" w:cs="Calibri"/>
          <w:i/>
          <w:iCs/>
          <w:sz w:val="18"/>
        </w:rPr>
        <w:t>Adv. Colloid Interface Sci.</w:t>
      </w:r>
      <w:r w:rsidR="00F72D15" w:rsidRPr="00F72D15">
        <w:rPr>
          <w:rFonts w:ascii="Calibri" w:hAnsi="Calibri" w:cs="Calibri"/>
          <w:sz w:val="18"/>
        </w:rPr>
        <w:t xml:space="preserve">, 2009, </w:t>
      </w:r>
      <w:r w:rsidR="00F72D15" w:rsidRPr="00F72D15">
        <w:rPr>
          <w:rFonts w:ascii="Calibri" w:hAnsi="Calibri" w:cs="Calibri"/>
          <w:b/>
          <w:bCs/>
          <w:sz w:val="18"/>
        </w:rPr>
        <w:t>150</w:t>
      </w:r>
      <w:r w:rsidR="00F72D15" w:rsidRPr="00F72D15">
        <w:rPr>
          <w:rFonts w:ascii="Calibri" w:hAnsi="Calibri" w:cs="Calibri"/>
          <w:sz w:val="18"/>
        </w:rPr>
        <w:t>, 106–115.</w:t>
      </w:r>
    </w:p>
    <w:p w14:paraId="16C02096"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2</w:t>
      </w:r>
      <w:r w:rsidRPr="00F72D15">
        <w:rPr>
          <w:rFonts w:ascii="Calibri" w:hAnsi="Calibri" w:cs="Calibri"/>
          <w:sz w:val="18"/>
        </w:rPr>
        <w:tab/>
        <w:t xml:space="preserve">H. Li, T. Yan, K. A. Fichthorn and S. Yu, </w:t>
      </w:r>
      <w:r w:rsidRPr="00F72D15">
        <w:rPr>
          <w:rFonts w:ascii="Calibri" w:hAnsi="Calibri" w:cs="Calibri"/>
          <w:i/>
          <w:iCs/>
          <w:sz w:val="18"/>
        </w:rPr>
        <w:t>Langmuir</w:t>
      </w:r>
      <w:r w:rsidRPr="00F72D15">
        <w:rPr>
          <w:rFonts w:ascii="Calibri" w:hAnsi="Calibri" w:cs="Calibri"/>
          <w:sz w:val="18"/>
        </w:rPr>
        <w:t xml:space="preserve">, 2018, </w:t>
      </w:r>
      <w:r w:rsidRPr="00F72D15">
        <w:rPr>
          <w:rFonts w:ascii="Calibri" w:hAnsi="Calibri" w:cs="Calibri"/>
          <w:b/>
          <w:bCs/>
          <w:sz w:val="18"/>
        </w:rPr>
        <w:t>34</w:t>
      </w:r>
      <w:r w:rsidRPr="00F72D15">
        <w:rPr>
          <w:rFonts w:ascii="Calibri" w:hAnsi="Calibri" w:cs="Calibri"/>
          <w:sz w:val="18"/>
        </w:rPr>
        <w:t>, 9917–9926.</w:t>
      </w:r>
    </w:p>
    <w:p w14:paraId="63AED23D"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3</w:t>
      </w:r>
      <w:r w:rsidRPr="00F72D15">
        <w:rPr>
          <w:rFonts w:ascii="Calibri" w:hAnsi="Calibri" w:cs="Calibri"/>
          <w:sz w:val="18"/>
        </w:rPr>
        <w:tab/>
        <w:t xml:space="preserve">T. Koishi, K. Yasuoka, S. Fujikawa and X. C. Zeng, </w:t>
      </w:r>
      <w:r w:rsidRPr="00F72D15">
        <w:rPr>
          <w:rFonts w:ascii="Calibri" w:hAnsi="Calibri" w:cs="Calibri"/>
          <w:i/>
          <w:iCs/>
          <w:sz w:val="18"/>
        </w:rPr>
        <w:t>ACS Nano</w:t>
      </w:r>
      <w:r w:rsidRPr="00F72D15">
        <w:rPr>
          <w:rFonts w:ascii="Calibri" w:hAnsi="Calibri" w:cs="Calibri"/>
          <w:sz w:val="18"/>
        </w:rPr>
        <w:t xml:space="preserve">, 2011, </w:t>
      </w:r>
      <w:r w:rsidRPr="00F72D15">
        <w:rPr>
          <w:rFonts w:ascii="Calibri" w:hAnsi="Calibri" w:cs="Calibri"/>
          <w:b/>
          <w:bCs/>
          <w:sz w:val="18"/>
        </w:rPr>
        <w:t>5</w:t>
      </w:r>
      <w:r w:rsidRPr="00F72D15">
        <w:rPr>
          <w:rFonts w:ascii="Calibri" w:hAnsi="Calibri" w:cs="Calibri"/>
          <w:sz w:val="18"/>
        </w:rPr>
        <w:t>, 6834–6842.</w:t>
      </w:r>
    </w:p>
    <w:p w14:paraId="44C44D65"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4</w:t>
      </w:r>
      <w:r w:rsidRPr="00F72D15">
        <w:rPr>
          <w:rFonts w:ascii="Calibri" w:hAnsi="Calibri" w:cs="Calibri"/>
          <w:sz w:val="18"/>
        </w:rPr>
        <w:tab/>
        <w:t xml:space="preserve">J. E. Andrews, S. Sinha, P. W. Chung and S. Das, </w:t>
      </w:r>
      <w:r w:rsidRPr="00F72D15">
        <w:rPr>
          <w:rFonts w:ascii="Calibri" w:hAnsi="Calibri" w:cs="Calibri"/>
          <w:i/>
          <w:iCs/>
          <w:sz w:val="18"/>
        </w:rPr>
        <w:t>Phys. Chem. Chem. Phys.</w:t>
      </w:r>
      <w:r w:rsidRPr="00F72D15">
        <w:rPr>
          <w:rFonts w:ascii="Calibri" w:hAnsi="Calibri" w:cs="Calibri"/>
          <w:sz w:val="18"/>
        </w:rPr>
        <w:t xml:space="preserve">, 2016, </w:t>
      </w:r>
      <w:r w:rsidRPr="00F72D15">
        <w:rPr>
          <w:rFonts w:ascii="Calibri" w:hAnsi="Calibri" w:cs="Calibri"/>
          <w:b/>
          <w:bCs/>
          <w:sz w:val="18"/>
        </w:rPr>
        <w:t>18</w:t>
      </w:r>
      <w:r w:rsidRPr="00F72D15">
        <w:rPr>
          <w:rFonts w:ascii="Calibri" w:hAnsi="Calibri" w:cs="Calibri"/>
          <w:sz w:val="18"/>
        </w:rPr>
        <w:t>, 23482–23493.</w:t>
      </w:r>
    </w:p>
    <w:p w14:paraId="39D9F05C"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5</w:t>
      </w:r>
      <w:r w:rsidRPr="00F72D15">
        <w:rPr>
          <w:rFonts w:ascii="Calibri" w:hAnsi="Calibri" w:cs="Calibri"/>
          <w:sz w:val="18"/>
        </w:rPr>
        <w:tab/>
        <w:t xml:space="preserve">J. Li and F. Wang, </w:t>
      </w:r>
      <w:r w:rsidRPr="00F72D15">
        <w:rPr>
          <w:rFonts w:ascii="Calibri" w:hAnsi="Calibri" w:cs="Calibri"/>
          <w:i/>
          <w:iCs/>
          <w:sz w:val="18"/>
        </w:rPr>
        <w:t>J. Chem. Phys.</w:t>
      </w:r>
      <w:r w:rsidRPr="00F72D15">
        <w:rPr>
          <w:rFonts w:ascii="Calibri" w:hAnsi="Calibri" w:cs="Calibri"/>
          <w:sz w:val="18"/>
        </w:rPr>
        <w:t xml:space="preserve">, 2017, </w:t>
      </w:r>
      <w:r w:rsidRPr="00F72D15">
        <w:rPr>
          <w:rFonts w:ascii="Calibri" w:hAnsi="Calibri" w:cs="Calibri"/>
          <w:b/>
          <w:bCs/>
          <w:sz w:val="18"/>
        </w:rPr>
        <w:t>146</w:t>
      </w:r>
      <w:r w:rsidRPr="00F72D15">
        <w:rPr>
          <w:rFonts w:ascii="Calibri" w:hAnsi="Calibri" w:cs="Calibri"/>
          <w:sz w:val="18"/>
        </w:rPr>
        <w:t>, 054702.</w:t>
      </w:r>
    </w:p>
    <w:p w14:paraId="78E6DD00"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6</w:t>
      </w:r>
      <w:r w:rsidRPr="00F72D15">
        <w:rPr>
          <w:rFonts w:ascii="Calibri" w:hAnsi="Calibri" w:cs="Calibri"/>
          <w:sz w:val="18"/>
        </w:rPr>
        <w:tab/>
        <w:t xml:space="preserve">Y. Wu, L. K. Wagner and N. R. Aluru, </w:t>
      </w:r>
      <w:r w:rsidRPr="00F72D15">
        <w:rPr>
          <w:rFonts w:ascii="Calibri" w:hAnsi="Calibri" w:cs="Calibri"/>
          <w:i/>
          <w:iCs/>
          <w:sz w:val="18"/>
        </w:rPr>
        <w:t>J. Chem. Phys.</w:t>
      </w:r>
      <w:r w:rsidRPr="00F72D15">
        <w:rPr>
          <w:rFonts w:ascii="Calibri" w:hAnsi="Calibri" w:cs="Calibri"/>
          <w:sz w:val="18"/>
        </w:rPr>
        <w:t xml:space="preserve">, 2016, </w:t>
      </w:r>
      <w:r w:rsidRPr="00F72D15">
        <w:rPr>
          <w:rFonts w:ascii="Calibri" w:hAnsi="Calibri" w:cs="Calibri"/>
          <w:b/>
          <w:bCs/>
          <w:sz w:val="18"/>
        </w:rPr>
        <w:t>144</w:t>
      </w:r>
      <w:r w:rsidRPr="00F72D15">
        <w:rPr>
          <w:rFonts w:ascii="Calibri" w:hAnsi="Calibri" w:cs="Calibri"/>
          <w:sz w:val="18"/>
        </w:rPr>
        <w:t>, 164118.</w:t>
      </w:r>
    </w:p>
    <w:p w14:paraId="4BB93233"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7</w:t>
      </w:r>
      <w:r w:rsidRPr="00F72D15">
        <w:rPr>
          <w:rFonts w:ascii="Calibri" w:hAnsi="Calibri" w:cs="Calibri"/>
          <w:sz w:val="18"/>
        </w:rPr>
        <w:tab/>
        <w:t xml:space="preserve">A. Budi and T. R. Walsh, </w:t>
      </w:r>
      <w:r w:rsidRPr="00F72D15">
        <w:rPr>
          <w:rFonts w:ascii="Calibri" w:hAnsi="Calibri" w:cs="Calibri"/>
          <w:i/>
          <w:iCs/>
          <w:sz w:val="18"/>
        </w:rPr>
        <w:t>Langmuir</w:t>
      </w:r>
      <w:r w:rsidRPr="00F72D15">
        <w:rPr>
          <w:rFonts w:ascii="Calibri" w:hAnsi="Calibri" w:cs="Calibri"/>
          <w:sz w:val="18"/>
        </w:rPr>
        <w:t xml:space="preserve">, 2019, </w:t>
      </w:r>
      <w:r w:rsidRPr="00F72D15">
        <w:rPr>
          <w:rFonts w:ascii="Calibri" w:hAnsi="Calibri" w:cs="Calibri"/>
          <w:b/>
          <w:bCs/>
          <w:sz w:val="18"/>
        </w:rPr>
        <w:t>35</w:t>
      </w:r>
      <w:r w:rsidRPr="00F72D15">
        <w:rPr>
          <w:rFonts w:ascii="Calibri" w:hAnsi="Calibri" w:cs="Calibri"/>
          <w:sz w:val="18"/>
        </w:rPr>
        <w:t>, 16234–16243.</w:t>
      </w:r>
    </w:p>
    <w:p w14:paraId="1AC7A945"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8</w:t>
      </w:r>
      <w:r w:rsidRPr="00F72D15">
        <w:rPr>
          <w:rFonts w:ascii="Calibri" w:hAnsi="Calibri" w:cs="Calibri"/>
          <w:sz w:val="18"/>
        </w:rPr>
        <w:tab/>
        <w:t xml:space="preserve">B. Luan and R. Zhou, </w:t>
      </w:r>
      <w:r w:rsidRPr="00F72D15">
        <w:rPr>
          <w:rFonts w:ascii="Calibri" w:hAnsi="Calibri" w:cs="Calibri"/>
          <w:i/>
          <w:iCs/>
          <w:sz w:val="18"/>
        </w:rPr>
        <w:t>Appl. Phys. Lett.</w:t>
      </w:r>
      <w:r w:rsidRPr="00F72D15">
        <w:rPr>
          <w:rFonts w:ascii="Calibri" w:hAnsi="Calibri" w:cs="Calibri"/>
          <w:sz w:val="18"/>
        </w:rPr>
        <w:t xml:space="preserve">, 2016, </w:t>
      </w:r>
      <w:r w:rsidRPr="00F72D15">
        <w:rPr>
          <w:rFonts w:ascii="Calibri" w:hAnsi="Calibri" w:cs="Calibri"/>
          <w:b/>
          <w:bCs/>
          <w:sz w:val="18"/>
        </w:rPr>
        <w:t>108</w:t>
      </w:r>
      <w:r w:rsidRPr="00F72D15">
        <w:rPr>
          <w:rFonts w:ascii="Calibri" w:hAnsi="Calibri" w:cs="Calibri"/>
          <w:sz w:val="18"/>
        </w:rPr>
        <w:t>, 131601.</w:t>
      </w:r>
    </w:p>
    <w:p w14:paraId="78B56E44"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9</w:t>
      </w:r>
      <w:r w:rsidRPr="00F72D15">
        <w:rPr>
          <w:rFonts w:ascii="Calibri" w:hAnsi="Calibri" w:cs="Calibri"/>
          <w:sz w:val="18"/>
        </w:rPr>
        <w:tab/>
        <w:t xml:space="preserve">V. Sresht, A. Govind Rajan, E. Bordes, M. S. Strano, A. A. H. Pádua and D. Blankschtein, </w:t>
      </w:r>
      <w:r w:rsidRPr="00F72D15">
        <w:rPr>
          <w:rFonts w:ascii="Calibri" w:hAnsi="Calibri" w:cs="Calibri"/>
          <w:i/>
          <w:iCs/>
          <w:sz w:val="18"/>
        </w:rPr>
        <w:t>J. Phys. Chem. C</w:t>
      </w:r>
      <w:r w:rsidRPr="00F72D15">
        <w:rPr>
          <w:rFonts w:ascii="Calibri" w:hAnsi="Calibri" w:cs="Calibri"/>
          <w:sz w:val="18"/>
        </w:rPr>
        <w:t xml:space="preserve">, 2017, </w:t>
      </w:r>
      <w:r w:rsidRPr="00F72D15">
        <w:rPr>
          <w:rFonts w:ascii="Calibri" w:hAnsi="Calibri" w:cs="Calibri"/>
          <w:b/>
          <w:bCs/>
          <w:sz w:val="18"/>
        </w:rPr>
        <w:t>121</w:t>
      </w:r>
      <w:r w:rsidRPr="00F72D15">
        <w:rPr>
          <w:rFonts w:ascii="Calibri" w:hAnsi="Calibri" w:cs="Calibri"/>
          <w:sz w:val="18"/>
        </w:rPr>
        <w:t>, 9022–9031.</w:t>
      </w:r>
    </w:p>
    <w:p w14:paraId="63541B5D"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10</w:t>
      </w:r>
      <w:r w:rsidRPr="00F72D15">
        <w:rPr>
          <w:rFonts w:ascii="Calibri" w:hAnsi="Calibri" w:cs="Calibri"/>
          <w:sz w:val="18"/>
        </w:rPr>
        <w:tab/>
        <w:t xml:space="preserve">J. Liu, J. Zeng, C. Zhu, J. Miao, Y. Huang and H. Heinz, </w:t>
      </w:r>
      <w:r w:rsidRPr="00F72D15">
        <w:rPr>
          <w:rFonts w:ascii="Calibri" w:hAnsi="Calibri" w:cs="Calibri"/>
          <w:i/>
          <w:iCs/>
          <w:sz w:val="18"/>
        </w:rPr>
        <w:t>Chem. Sci.</w:t>
      </w:r>
      <w:r w:rsidRPr="00F72D15">
        <w:rPr>
          <w:rFonts w:ascii="Calibri" w:hAnsi="Calibri" w:cs="Calibri"/>
          <w:sz w:val="18"/>
        </w:rPr>
        <w:t xml:space="preserve">, 2020, </w:t>
      </w:r>
      <w:r w:rsidRPr="00F72D15">
        <w:rPr>
          <w:rFonts w:ascii="Calibri" w:hAnsi="Calibri" w:cs="Calibri"/>
          <w:b/>
          <w:bCs/>
          <w:sz w:val="18"/>
        </w:rPr>
        <w:t>11</w:t>
      </w:r>
      <w:r w:rsidRPr="00F72D15">
        <w:rPr>
          <w:rFonts w:ascii="Calibri" w:hAnsi="Calibri" w:cs="Calibri"/>
          <w:sz w:val="18"/>
        </w:rPr>
        <w:t>, 8708–8722.</w:t>
      </w:r>
    </w:p>
    <w:p w14:paraId="2CAAB7F2"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11</w:t>
      </w:r>
      <w:r w:rsidRPr="00F72D15">
        <w:rPr>
          <w:rFonts w:ascii="Calibri" w:hAnsi="Calibri" w:cs="Calibri"/>
          <w:sz w:val="18"/>
        </w:rPr>
        <w:tab/>
        <w:t xml:space="preserve">E. R. Cruz-Chu, A. Aksimentiev and K. Schulten, </w:t>
      </w:r>
      <w:r w:rsidRPr="00F72D15">
        <w:rPr>
          <w:rFonts w:ascii="Calibri" w:hAnsi="Calibri" w:cs="Calibri"/>
          <w:i/>
          <w:iCs/>
          <w:sz w:val="18"/>
        </w:rPr>
        <w:t>J. Phys. Chem. B</w:t>
      </w:r>
      <w:r w:rsidRPr="00F72D15">
        <w:rPr>
          <w:rFonts w:ascii="Calibri" w:hAnsi="Calibri" w:cs="Calibri"/>
          <w:sz w:val="18"/>
        </w:rPr>
        <w:t xml:space="preserve">, 2006, </w:t>
      </w:r>
      <w:r w:rsidRPr="00F72D15">
        <w:rPr>
          <w:rFonts w:ascii="Calibri" w:hAnsi="Calibri" w:cs="Calibri"/>
          <w:b/>
          <w:bCs/>
          <w:sz w:val="18"/>
        </w:rPr>
        <w:t>110</w:t>
      </w:r>
      <w:r w:rsidRPr="00F72D15">
        <w:rPr>
          <w:rFonts w:ascii="Calibri" w:hAnsi="Calibri" w:cs="Calibri"/>
          <w:sz w:val="18"/>
        </w:rPr>
        <w:t>, 21497–21508.</w:t>
      </w:r>
    </w:p>
    <w:p w14:paraId="2C5F8DBD"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12</w:t>
      </w:r>
      <w:r w:rsidRPr="00F72D15">
        <w:rPr>
          <w:rFonts w:ascii="Calibri" w:hAnsi="Calibri" w:cs="Calibri"/>
          <w:sz w:val="18"/>
        </w:rPr>
        <w:tab/>
        <w:t xml:space="preserve">K. Liu, J. Feng, A. Kis and A. Radenovic, </w:t>
      </w:r>
      <w:r w:rsidRPr="00F72D15">
        <w:rPr>
          <w:rFonts w:ascii="Calibri" w:hAnsi="Calibri" w:cs="Calibri"/>
          <w:i/>
          <w:iCs/>
          <w:sz w:val="18"/>
        </w:rPr>
        <w:t>ACS Nano</w:t>
      </w:r>
      <w:r w:rsidRPr="00F72D15">
        <w:rPr>
          <w:rFonts w:ascii="Calibri" w:hAnsi="Calibri" w:cs="Calibri"/>
          <w:sz w:val="18"/>
        </w:rPr>
        <w:t xml:space="preserve">, 2014, </w:t>
      </w:r>
      <w:r w:rsidRPr="00F72D15">
        <w:rPr>
          <w:rFonts w:ascii="Calibri" w:hAnsi="Calibri" w:cs="Calibri"/>
          <w:b/>
          <w:bCs/>
          <w:sz w:val="18"/>
        </w:rPr>
        <w:t>8</w:t>
      </w:r>
      <w:r w:rsidRPr="00F72D15">
        <w:rPr>
          <w:rFonts w:ascii="Calibri" w:hAnsi="Calibri" w:cs="Calibri"/>
          <w:sz w:val="18"/>
        </w:rPr>
        <w:t>, 2504–2511.</w:t>
      </w:r>
    </w:p>
    <w:p w14:paraId="68CD68CB"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13</w:t>
      </w:r>
      <w:r w:rsidRPr="00F72D15">
        <w:rPr>
          <w:rFonts w:ascii="Calibri" w:hAnsi="Calibri" w:cs="Calibri"/>
          <w:sz w:val="18"/>
        </w:rPr>
        <w:tab/>
        <w:t xml:space="preserve">A. B. Farimani, K. Min and N. R. Aluru, </w:t>
      </w:r>
      <w:r w:rsidRPr="00F72D15">
        <w:rPr>
          <w:rFonts w:ascii="Calibri" w:hAnsi="Calibri" w:cs="Calibri"/>
          <w:i/>
          <w:iCs/>
          <w:sz w:val="18"/>
        </w:rPr>
        <w:t>ACS Nano</w:t>
      </w:r>
      <w:r w:rsidRPr="00F72D15">
        <w:rPr>
          <w:rFonts w:ascii="Calibri" w:hAnsi="Calibri" w:cs="Calibri"/>
          <w:sz w:val="18"/>
        </w:rPr>
        <w:t xml:space="preserve">, 2014, </w:t>
      </w:r>
      <w:r w:rsidRPr="00F72D15">
        <w:rPr>
          <w:rFonts w:ascii="Calibri" w:hAnsi="Calibri" w:cs="Calibri"/>
          <w:b/>
          <w:bCs/>
          <w:sz w:val="18"/>
        </w:rPr>
        <w:t>8</w:t>
      </w:r>
      <w:r w:rsidRPr="00F72D15">
        <w:rPr>
          <w:rFonts w:ascii="Calibri" w:hAnsi="Calibri" w:cs="Calibri"/>
          <w:sz w:val="18"/>
        </w:rPr>
        <w:t>, 7914–7922.</w:t>
      </w:r>
    </w:p>
    <w:p w14:paraId="2B3A2B7C"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14</w:t>
      </w:r>
      <w:r w:rsidRPr="00F72D15">
        <w:rPr>
          <w:rFonts w:ascii="Calibri" w:hAnsi="Calibri" w:cs="Calibri"/>
          <w:sz w:val="18"/>
        </w:rPr>
        <w:tab/>
        <w:t xml:space="preserve">M. Heiranian, A. B. Farimani and N. R. Aluru, </w:t>
      </w:r>
      <w:r w:rsidRPr="00F72D15">
        <w:rPr>
          <w:rFonts w:ascii="Calibri" w:hAnsi="Calibri" w:cs="Calibri"/>
          <w:i/>
          <w:iCs/>
          <w:sz w:val="18"/>
        </w:rPr>
        <w:t>Nat. Commun.</w:t>
      </w:r>
      <w:r w:rsidRPr="00F72D15">
        <w:rPr>
          <w:rFonts w:ascii="Calibri" w:hAnsi="Calibri" w:cs="Calibri"/>
          <w:sz w:val="18"/>
        </w:rPr>
        <w:t xml:space="preserve">, 2015, </w:t>
      </w:r>
      <w:r w:rsidRPr="00F72D15">
        <w:rPr>
          <w:rFonts w:ascii="Calibri" w:hAnsi="Calibri" w:cs="Calibri"/>
          <w:b/>
          <w:bCs/>
          <w:sz w:val="18"/>
        </w:rPr>
        <w:t>6</w:t>
      </w:r>
      <w:r w:rsidRPr="00F72D15">
        <w:rPr>
          <w:rFonts w:ascii="Calibri" w:hAnsi="Calibri" w:cs="Calibri"/>
          <w:sz w:val="18"/>
        </w:rPr>
        <w:t>, 8616.</w:t>
      </w:r>
    </w:p>
    <w:p w14:paraId="71A2F18F"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15</w:t>
      </w:r>
      <w:r w:rsidRPr="00F72D15">
        <w:rPr>
          <w:rFonts w:ascii="Calibri" w:hAnsi="Calibri" w:cs="Calibri"/>
          <w:sz w:val="18"/>
        </w:rPr>
        <w:tab/>
        <w:t xml:space="preserve">S. Roobakhsh, Z. Rostami and S. Azizian, </w:t>
      </w:r>
      <w:r w:rsidRPr="00F72D15">
        <w:rPr>
          <w:rFonts w:ascii="Calibri" w:hAnsi="Calibri" w:cs="Calibri"/>
          <w:i/>
          <w:iCs/>
          <w:sz w:val="18"/>
        </w:rPr>
        <w:t>Sep. Purif. Technol.</w:t>
      </w:r>
      <w:r w:rsidRPr="00F72D15">
        <w:rPr>
          <w:rFonts w:ascii="Calibri" w:hAnsi="Calibri" w:cs="Calibri"/>
          <w:sz w:val="18"/>
        </w:rPr>
        <w:t xml:space="preserve">, 2018, </w:t>
      </w:r>
      <w:r w:rsidRPr="00F72D15">
        <w:rPr>
          <w:rFonts w:ascii="Calibri" w:hAnsi="Calibri" w:cs="Calibri"/>
          <w:b/>
          <w:bCs/>
          <w:sz w:val="18"/>
        </w:rPr>
        <w:t>200</w:t>
      </w:r>
      <w:r w:rsidRPr="00F72D15">
        <w:rPr>
          <w:rFonts w:ascii="Calibri" w:hAnsi="Calibri" w:cs="Calibri"/>
          <w:sz w:val="18"/>
        </w:rPr>
        <w:t>, 23–28.</w:t>
      </w:r>
    </w:p>
    <w:p w14:paraId="131A0006"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16</w:t>
      </w:r>
      <w:r w:rsidRPr="00F72D15">
        <w:rPr>
          <w:rFonts w:ascii="Calibri" w:hAnsi="Calibri" w:cs="Calibri"/>
          <w:sz w:val="18"/>
        </w:rPr>
        <w:tab/>
        <w:t xml:space="preserve">Y. Zhou, X. Fan, G. Zhang and W. Dong, </w:t>
      </w:r>
      <w:r w:rsidRPr="00F72D15">
        <w:rPr>
          <w:rFonts w:ascii="Calibri" w:hAnsi="Calibri" w:cs="Calibri"/>
          <w:i/>
          <w:iCs/>
          <w:sz w:val="18"/>
        </w:rPr>
        <w:t>Chem. Eng. J.</w:t>
      </w:r>
      <w:r w:rsidRPr="00F72D15">
        <w:rPr>
          <w:rFonts w:ascii="Calibri" w:hAnsi="Calibri" w:cs="Calibri"/>
          <w:sz w:val="18"/>
        </w:rPr>
        <w:t xml:space="preserve">, 2019, </w:t>
      </w:r>
      <w:r w:rsidRPr="00F72D15">
        <w:rPr>
          <w:rFonts w:ascii="Calibri" w:hAnsi="Calibri" w:cs="Calibri"/>
          <w:b/>
          <w:bCs/>
          <w:sz w:val="18"/>
        </w:rPr>
        <w:t>356</w:t>
      </w:r>
      <w:r w:rsidRPr="00F72D15">
        <w:rPr>
          <w:rFonts w:ascii="Calibri" w:hAnsi="Calibri" w:cs="Calibri"/>
          <w:sz w:val="18"/>
        </w:rPr>
        <w:t>, 1003–1013.</w:t>
      </w:r>
    </w:p>
    <w:p w14:paraId="677FB06E"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17</w:t>
      </w:r>
      <w:r w:rsidRPr="00F72D15">
        <w:rPr>
          <w:rFonts w:ascii="Calibri" w:hAnsi="Calibri" w:cs="Calibri"/>
          <w:sz w:val="18"/>
        </w:rPr>
        <w:tab/>
        <w:t xml:space="preserve">K. Ai, C. Ruan, M. Shen and L. Lu, </w:t>
      </w:r>
      <w:r w:rsidRPr="00F72D15">
        <w:rPr>
          <w:rFonts w:ascii="Calibri" w:hAnsi="Calibri" w:cs="Calibri"/>
          <w:i/>
          <w:iCs/>
          <w:sz w:val="18"/>
        </w:rPr>
        <w:t>Adv. Funct. Mater.</w:t>
      </w:r>
      <w:r w:rsidRPr="00F72D15">
        <w:rPr>
          <w:rFonts w:ascii="Calibri" w:hAnsi="Calibri" w:cs="Calibri"/>
          <w:sz w:val="18"/>
        </w:rPr>
        <w:t xml:space="preserve">, 2016, </w:t>
      </w:r>
      <w:r w:rsidRPr="00F72D15">
        <w:rPr>
          <w:rFonts w:ascii="Calibri" w:hAnsi="Calibri" w:cs="Calibri"/>
          <w:b/>
          <w:bCs/>
          <w:sz w:val="18"/>
        </w:rPr>
        <w:t>26</w:t>
      </w:r>
      <w:r w:rsidRPr="00F72D15">
        <w:rPr>
          <w:rFonts w:ascii="Calibri" w:hAnsi="Calibri" w:cs="Calibri"/>
          <w:sz w:val="18"/>
        </w:rPr>
        <w:t>, 5542–5549.</w:t>
      </w:r>
    </w:p>
    <w:p w14:paraId="28A06C64"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18</w:t>
      </w:r>
      <w:r w:rsidRPr="00F72D15">
        <w:rPr>
          <w:rFonts w:ascii="Calibri" w:hAnsi="Calibri" w:cs="Calibri"/>
          <w:sz w:val="18"/>
        </w:rPr>
        <w:tab/>
        <w:t xml:space="preserve">Z. Wang and B. Mi, </w:t>
      </w:r>
      <w:r w:rsidRPr="00F72D15">
        <w:rPr>
          <w:rFonts w:ascii="Calibri" w:hAnsi="Calibri" w:cs="Calibri"/>
          <w:i/>
          <w:iCs/>
          <w:sz w:val="18"/>
        </w:rPr>
        <w:t>Environ. Sci. Technol.</w:t>
      </w:r>
      <w:r w:rsidRPr="00F72D15">
        <w:rPr>
          <w:rFonts w:ascii="Calibri" w:hAnsi="Calibri" w:cs="Calibri"/>
          <w:sz w:val="18"/>
        </w:rPr>
        <w:t xml:space="preserve">, 2017, </w:t>
      </w:r>
      <w:r w:rsidRPr="00F72D15">
        <w:rPr>
          <w:rFonts w:ascii="Calibri" w:hAnsi="Calibri" w:cs="Calibri"/>
          <w:b/>
          <w:bCs/>
          <w:sz w:val="18"/>
        </w:rPr>
        <w:t>51</w:t>
      </w:r>
      <w:r w:rsidRPr="00F72D15">
        <w:rPr>
          <w:rFonts w:ascii="Calibri" w:hAnsi="Calibri" w:cs="Calibri"/>
          <w:sz w:val="18"/>
        </w:rPr>
        <w:t>, 8229–8244.</w:t>
      </w:r>
    </w:p>
    <w:p w14:paraId="2D6AF88B"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19</w:t>
      </w:r>
      <w:r w:rsidRPr="00F72D15">
        <w:rPr>
          <w:rFonts w:ascii="Calibri" w:hAnsi="Calibri" w:cs="Calibri"/>
          <w:sz w:val="18"/>
        </w:rPr>
        <w:tab/>
        <w:t xml:space="preserve">D. J. Late, Y.-K. Huang, B. Liu, J. Acharya, S. N. Shirodkar, J. Luo, A. Yan, D. Charles, U. V. Waghmare, V. P. Dravid and C. N. R. Rao, </w:t>
      </w:r>
      <w:r w:rsidRPr="00F72D15">
        <w:rPr>
          <w:rFonts w:ascii="Calibri" w:hAnsi="Calibri" w:cs="Calibri"/>
          <w:i/>
          <w:iCs/>
          <w:sz w:val="18"/>
        </w:rPr>
        <w:t>ACS Nano</w:t>
      </w:r>
      <w:r w:rsidRPr="00F72D15">
        <w:rPr>
          <w:rFonts w:ascii="Calibri" w:hAnsi="Calibri" w:cs="Calibri"/>
          <w:sz w:val="18"/>
        </w:rPr>
        <w:t xml:space="preserve">, 2013, </w:t>
      </w:r>
      <w:r w:rsidRPr="00F72D15">
        <w:rPr>
          <w:rFonts w:ascii="Calibri" w:hAnsi="Calibri" w:cs="Calibri"/>
          <w:b/>
          <w:bCs/>
          <w:sz w:val="18"/>
        </w:rPr>
        <w:t>7</w:t>
      </w:r>
      <w:r w:rsidRPr="00F72D15">
        <w:rPr>
          <w:rFonts w:ascii="Calibri" w:hAnsi="Calibri" w:cs="Calibri"/>
          <w:sz w:val="18"/>
        </w:rPr>
        <w:t>, 4879–4891.</w:t>
      </w:r>
    </w:p>
    <w:p w14:paraId="7BCDB985"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20</w:t>
      </w:r>
      <w:r w:rsidRPr="00F72D15">
        <w:rPr>
          <w:rFonts w:ascii="Calibri" w:hAnsi="Calibri" w:cs="Calibri"/>
          <w:sz w:val="18"/>
        </w:rPr>
        <w:tab/>
        <w:t xml:space="preserve">M. A. Islam, H. Li, S. Moon, S. S. Han, H.-S. Chung, J. Ma, C. Yoo, T.-J. Ko, K. H. Oh, Y. Jung and Y. Jung, </w:t>
      </w:r>
      <w:r w:rsidRPr="00F72D15">
        <w:rPr>
          <w:rFonts w:ascii="Calibri" w:hAnsi="Calibri" w:cs="Calibri"/>
          <w:i/>
          <w:iCs/>
          <w:sz w:val="18"/>
        </w:rPr>
        <w:t>ACS Appl. Mater. Interfaces</w:t>
      </w:r>
      <w:r w:rsidRPr="00F72D15">
        <w:rPr>
          <w:rFonts w:ascii="Calibri" w:hAnsi="Calibri" w:cs="Calibri"/>
          <w:sz w:val="18"/>
        </w:rPr>
        <w:t xml:space="preserve">, 2020, </w:t>
      </w:r>
      <w:r w:rsidRPr="00F72D15">
        <w:rPr>
          <w:rFonts w:ascii="Calibri" w:hAnsi="Calibri" w:cs="Calibri"/>
          <w:b/>
          <w:bCs/>
          <w:sz w:val="18"/>
        </w:rPr>
        <w:t>12</w:t>
      </w:r>
      <w:r w:rsidRPr="00F72D15">
        <w:rPr>
          <w:rFonts w:ascii="Calibri" w:hAnsi="Calibri" w:cs="Calibri"/>
          <w:sz w:val="18"/>
        </w:rPr>
        <w:t>, 53174–53183.</w:t>
      </w:r>
    </w:p>
    <w:p w14:paraId="1E531908"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21</w:t>
      </w:r>
      <w:r w:rsidRPr="00F72D15">
        <w:rPr>
          <w:rFonts w:ascii="Calibri" w:hAnsi="Calibri" w:cs="Calibri"/>
          <w:sz w:val="18"/>
        </w:rPr>
        <w:tab/>
        <w:t xml:space="preserve">B. Radisavljevic, A. Radenovic, J. Brivio, V. Giacometti and A. Kis, </w:t>
      </w:r>
      <w:r w:rsidRPr="00F72D15">
        <w:rPr>
          <w:rFonts w:ascii="Calibri" w:hAnsi="Calibri" w:cs="Calibri"/>
          <w:i/>
          <w:iCs/>
          <w:sz w:val="18"/>
        </w:rPr>
        <w:t>Nat. Nanotechnol.</w:t>
      </w:r>
      <w:r w:rsidRPr="00F72D15">
        <w:rPr>
          <w:rFonts w:ascii="Calibri" w:hAnsi="Calibri" w:cs="Calibri"/>
          <w:sz w:val="18"/>
        </w:rPr>
        <w:t xml:space="preserve">, 2011, </w:t>
      </w:r>
      <w:r w:rsidRPr="00F72D15">
        <w:rPr>
          <w:rFonts w:ascii="Calibri" w:hAnsi="Calibri" w:cs="Calibri"/>
          <w:b/>
          <w:bCs/>
          <w:sz w:val="18"/>
        </w:rPr>
        <w:t>6</w:t>
      </w:r>
      <w:r w:rsidRPr="00F72D15">
        <w:rPr>
          <w:rFonts w:ascii="Calibri" w:hAnsi="Calibri" w:cs="Calibri"/>
          <w:sz w:val="18"/>
        </w:rPr>
        <w:t>, 147–150.</w:t>
      </w:r>
    </w:p>
    <w:p w14:paraId="74F4092A"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22</w:t>
      </w:r>
      <w:r w:rsidRPr="00F72D15">
        <w:rPr>
          <w:rFonts w:ascii="Calibri" w:hAnsi="Calibri" w:cs="Calibri"/>
          <w:sz w:val="18"/>
        </w:rPr>
        <w:tab/>
        <w:t xml:space="preserve">D. Lembke, S. Bertolazzi and A. Kis, </w:t>
      </w:r>
      <w:r w:rsidRPr="00F72D15">
        <w:rPr>
          <w:rFonts w:ascii="Calibri" w:hAnsi="Calibri" w:cs="Calibri"/>
          <w:i/>
          <w:iCs/>
          <w:sz w:val="18"/>
        </w:rPr>
        <w:t>Acc. Chem. Res.</w:t>
      </w:r>
      <w:r w:rsidRPr="00F72D15">
        <w:rPr>
          <w:rFonts w:ascii="Calibri" w:hAnsi="Calibri" w:cs="Calibri"/>
          <w:sz w:val="18"/>
        </w:rPr>
        <w:t xml:space="preserve">, 2015, </w:t>
      </w:r>
      <w:r w:rsidRPr="00F72D15">
        <w:rPr>
          <w:rFonts w:ascii="Calibri" w:hAnsi="Calibri" w:cs="Calibri"/>
          <w:b/>
          <w:bCs/>
          <w:sz w:val="18"/>
        </w:rPr>
        <w:t>48</w:t>
      </w:r>
      <w:r w:rsidRPr="00F72D15">
        <w:rPr>
          <w:rFonts w:ascii="Calibri" w:hAnsi="Calibri" w:cs="Calibri"/>
          <w:sz w:val="18"/>
        </w:rPr>
        <w:t>, 100–110.</w:t>
      </w:r>
    </w:p>
    <w:p w14:paraId="5110987A"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23</w:t>
      </w:r>
      <w:r w:rsidRPr="00F72D15">
        <w:rPr>
          <w:rFonts w:ascii="Calibri" w:hAnsi="Calibri" w:cs="Calibri"/>
          <w:sz w:val="18"/>
        </w:rPr>
        <w:tab/>
        <w:t xml:space="preserve">V. Varshney, S. S. Patnaik, C. Muratore, A. K. Roy, A. A. Voevodin and B. L. Farmer, </w:t>
      </w:r>
      <w:r w:rsidRPr="00F72D15">
        <w:rPr>
          <w:rFonts w:ascii="Calibri" w:hAnsi="Calibri" w:cs="Calibri"/>
          <w:i/>
          <w:iCs/>
          <w:sz w:val="18"/>
        </w:rPr>
        <w:t>Comput. Mater. Sci.</w:t>
      </w:r>
      <w:r w:rsidRPr="00F72D15">
        <w:rPr>
          <w:rFonts w:ascii="Calibri" w:hAnsi="Calibri" w:cs="Calibri"/>
          <w:sz w:val="18"/>
        </w:rPr>
        <w:t xml:space="preserve">, 2010, </w:t>
      </w:r>
      <w:r w:rsidRPr="00F72D15">
        <w:rPr>
          <w:rFonts w:ascii="Calibri" w:hAnsi="Calibri" w:cs="Calibri"/>
          <w:b/>
          <w:bCs/>
          <w:sz w:val="18"/>
        </w:rPr>
        <w:t>48</w:t>
      </w:r>
      <w:r w:rsidRPr="00F72D15">
        <w:rPr>
          <w:rFonts w:ascii="Calibri" w:hAnsi="Calibri" w:cs="Calibri"/>
          <w:sz w:val="18"/>
        </w:rPr>
        <w:t>, 101–108.</w:t>
      </w:r>
    </w:p>
    <w:p w14:paraId="04B662DB"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24</w:t>
      </w:r>
      <w:r w:rsidRPr="00F72D15">
        <w:rPr>
          <w:rFonts w:ascii="Calibri" w:hAnsi="Calibri" w:cs="Calibri"/>
          <w:sz w:val="18"/>
        </w:rPr>
        <w:tab/>
        <w:t xml:space="preserve">J.-W. Jiang, H. S. Park and T. Rabczuk, </w:t>
      </w:r>
      <w:r w:rsidRPr="00F72D15">
        <w:rPr>
          <w:rFonts w:ascii="Calibri" w:hAnsi="Calibri" w:cs="Calibri"/>
          <w:i/>
          <w:iCs/>
          <w:sz w:val="18"/>
        </w:rPr>
        <w:t>J. Appl. Phys.</w:t>
      </w:r>
      <w:r w:rsidRPr="00F72D15">
        <w:rPr>
          <w:rFonts w:ascii="Calibri" w:hAnsi="Calibri" w:cs="Calibri"/>
          <w:sz w:val="18"/>
        </w:rPr>
        <w:t xml:space="preserve">, 2013, </w:t>
      </w:r>
      <w:r w:rsidRPr="00F72D15">
        <w:rPr>
          <w:rFonts w:ascii="Calibri" w:hAnsi="Calibri" w:cs="Calibri"/>
          <w:b/>
          <w:bCs/>
          <w:sz w:val="18"/>
        </w:rPr>
        <w:t>114</w:t>
      </w:r>
      <w:r w:rsidRPr="00F72D15">
        <w:rPr>
          <w:rFonts w:ascii="Calibri" w:hAnsi="Calibri" w:cs="Calibri"/>
          <w:sz w:val="18"/>
        </w:rPr>
        <w:t>, 064307.</w:t>
      </w:r>
    </w:p>
    <w:p w14:paraId="63FB1990"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25</w:t>
      </w:r>
      <w:r w:rsidRPr="00F72D15">
        <w:rPr>
          <w:rFonts w:ascii="Calibri" w:hAnsi="Calibri" w:cs="Calibri"/>
          <w:sz w:val="18"/>
        </w:rPr>
        <w:tab/>
        <w:t xml:space="preserve">T. Liang, S. R. Phillpot and S. B. Sinnott, </w:t>
      </w:r>
      <w:r w:rsidRPr="00F72D15">
        <w:rPr>
          <w:rFonts w:ascii="Calibri" w:hAnsi="Calibri" w:cs="Calibri"/>
          <w:i/>
          <w:iCs/>
          <w:sz w:val="18"/>
        </w:rPr>
        <w:t>Phys. Rev. B</w:t>
      </w:r>
      <w:r w:rsidRPr="00F72D15">
        <w:rPr>
          <w:rFonts w:ascii="Calibri" w:hAnsi="Calibri" w:cs="Calibri"/>
          <w:sz w:val="18"/>
        </w:rPr>
        <w:t xml:space="preserve">, 2009, </w:t>
      </w:r>
      <w:r w:rsidRPr="00F72D15">
        <w:rPr>
          <w:rFonts w:ascii="Calibri" w:hAnsi="Calibri" w:cs="Calibri"/>
          <w:b/>
          <w:bCs/>
          <w:sz w:val="18"/>
        </w:rPr>
        <w:t>79</w:t>
      </w:r>
      <w:r w:rsidRPr="00F72D15">
        <w:rPr>
          <w:rFonts w:ascii="Calibri" w:hAnsi="Calibri" w:cs="Calibri"/>
          <w:sz w:val="18"/>
        </w:rPr>
        <w:t>, 245110.</w:t>
      </w:r>
    </w:p>
    <w:p w14:paraId="33109762"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26</w:t>
      </w:r>
      <w:r w:rsidRPr="00F72D15">
        <w:rPr>
          <w:rFonts w:ascii="Calibri" w:hAnsi="Calibri" w:cs="Calibri"/>
          <w:sz w:val="18"/>
        </w:rPr>
        <w:tab/>
        <w:t xml:space="preserve">M. Heiranian, Y. Wu and N. R. Aluru, </w:t>
      </w:r>
      <w:r w:rsidRPr="00F72D15">
        <w:rPr>
          <w:rFonts w:ascii="Calibri" w:hAnsi="Calibri" w:cs="Calibri"/>
          <w:i/>
          <w:iCs/>
          <w:sz w:val="18"/>
        </w:rPr>
        <w:t>J. Chem. Phys.</w:t>
      </w:r>
      <w:r w:rsidRPr="00F72D15">
        <w:rPr>
          <w:rFonts w:ascii="Calibri" w:hAnsi="Calibri" w:cs="Calibri"/>
          <w:sz w:val="18"/>
        </w:rPr>
        <w:t xml:space="preserve">, 2017, </w:t>
      </w:r>
      <w:r w:rsidRPr="00F72D15">
        <w:rPr>
          <w:rFonts w:ascii="Calibri" w:hAnsi="Calibri" w:cs="Calibri"/>
          <w:b/>
          <w:bCs/>
          <w:sz w:val="18"/>
        </w:rPr>
        <w:t>147</w:t>
      </w:r>
      <w:r w:rsidRPr="00F72D15">
        <w:rPr>
          <w:rFonts w:ascii="Calibri" w:hAnsi="Calibri" w:cs="Calibri"/>
          <w:sz w:val="18"/>
        </w:rPr>
        <w:t>, 104706.</w:t>
      </w:r>
    </w:p>
    <w:p w14:paraId="1E8C5DED"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27</w:t>
      </w:r>
      <w:r w:rsidRPr="00F72D15">
        <w:rPr>
          <w:rFonts w:ascii="Calibri" w:hAnsi="Calibri" w:cs="Calibri"/>
          <w:sz w:val="18"/>
        </w:rPr>
        <w:tab/>
        <w:t xml:space="preserve">F. Leroy, </w:t>
      </w:r>
      <w:r w:rsidRPr="00F72D15">
        <w:rPr>
          <w:rFonts w:ascii="Calibri" w:hAnsi="Calibri" w:cs="Calibri"/>
          <w:i/>
          <w:iCs/>
          <w:sz w:val="18"/>
        </w:rPr>
        <w:t>J. Chem. Phys.</w:t>
      </w:r>
      <w:r w:rsidRPr="00F72D15">
        <w:rPr>
          <w:rFonts w:ascii="Calibri" w:hAnsi="Calibri" w:cs="Calibri"/>
          <w:sz w:val="18"/>
        </w:rPr>
        <w:t xml:space="preserve">, 2016, </w:t>
      </w:r>
      <w:r w:rsidRPr="00F72D15">
        <w:rPr>
          <w:rFonts w:ascii="Calibri" w:hAnsi="Calibri" w:cs="Calibri"/>
          <w:b/>
          <w:bCs/>
          <w:sz w:val="18"/>
        </w:rPr>
        <w:t>145</w:t>
      </w:r>
      <w:r w:rsidRPr="00F72D15">
        <w:rPr>
          <w:rFonts w:ascii="Calibri" w:hAnsi="Calibri" w:cs="Calibri"/>
          <w:sz w:val="18"/>
        </w:rPr>
        <w:t>, 164705.</w:t>
      </w:r>
    </w:p>
    <w:p w14:paraId="09FBFFFA"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28</w:t>
      </w:r>
      <w:r w:rsidRPr="00F72D15">
        <w:rPr>
          <w:rFonts w:ascii="Calibri" w:hAnsi="Calibri" w:cs="Calibri"/>
          <w:sz w:val="18"/>
        </w:rPr>
        <w:tab/>
        <w:t xml:space="preserve">Z. Gu, P. De Luna, Z. Yang and R. Zhou, </w:t>
      </w:r>
      <w:r w:rsidRPr="00F72D15">
        <w:rPr>
          <w:rFonts w:ascii="Calibri" w:hAnsi="Calibri" w:cs="Calibri"/>
          <w:i/>
          <w:iCs/>
          <w:sz w:val="18"/>
        </w:rPr>
        <w:t>Phys. Chem. Chem. Phys.</w:t>
      </w:r>
      <w:r w:rsidRPr="00F72D15">
        <w:rPr>
          <w:rFonts w:ascii="Calibri" w:hAnsi="Calibri" w:cs="Calibri"/>
          <w:sz w:val="18"/>
        </w:rPr>
        <w:t xml:space="preserve">, 2017, </w:t>
      </w:r>
      <w:r w:rsidRPr="00F72D15">
        <w:rPr>
          <w:rFonts w:ascii="Calibri" w:hAnsi="Calibri" w:cs="Calibri"/>
          <w:b/>
          <w:bCs/>
          <w:sz w:val="18"/>
        </w:rPr>
        <w:t>19</w:t>
      </w:r>
      <w:r w:rsidRPr="00F72D15">
        <w:rPr>
          <w:rFonts w:ascii="Calibri" w:hAnsi="Calibri" w:cs="Calibri"/>
          <w:sz w:val="18"/>
        </w:rPr>
        <w:t>, 3039–3045.</w:t>
      </w:r>
    </w:p>
    <w:p w14:paraId="2397DA1C"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29</w:t>
      </w:r>
      <w:r w:rsidRPr="00F72D15">
        <w:rPr>
          <w:rFonts w:ascii="Calibri" w:hAnsi="Calibri" w:cs="Calibri"/>
          <w:sz w:val="18"/>
        </w:rPr>
        <w:tab/>
        <w:t xml:space="preserve">K. Lee, É. D. Murray, L. Kong, B. I. Lundqvist and D. C. Langreth, </w:t>
      </w:r>
      <w:r w:rsidRPr="00F72D15">
        <w:rPr>
          <w:rFonts w:ascii="Calibri" w:hAnsi="Calibri" w:cs="Calibri"/>
          <w:i/>
          <w:iCs/>
          <w:sz w:val="18"/>
        </w:rPr>
        <w:t>Phys. Rev. B</w:t>
      </w:r>
      <w:r w:rsidRPr="00F72D15">
        <w:rPr>
          <w:rFonts w:ascii="Calibri" w:hAnsi="Calibri" w:cs="Calibri"/>
          <w:sz w:val="18"/>
        </w:rPr>
        <w:t xml:space="preserve">, 2010, </w:t>
      </w:r>
      <w:r w:rsidRPr="00F72D15">
        <w:rPr>
          <w:rFonts w:ascii="Calibri" w:hAnsi="Calibri" w:cs="Calibri"/>
          <w:b/>
          <w:bCs/>
          <w:sz w:val="18"/>
        </w:rPr>
        <w:t>82</w:t>
      </w:r>
      <w:r w:rsidRPr="00F72D15">
        <w:rPr>
          <w:rFonts w:ascii="Calibri" w:hAnsi="Calibri" w:cs="Calibri"/>
          <w:sz w:val="18"/>
        </w:rPr>
        <w:t>, 081101.</w:t>
      </w:r>
    </w:p>
    <w:p w14:paraId="1397382B"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30</w:t>
      </w:r>
      <w:r w:rsidRPr="00F72D15">
        <w:rPr>
          <w:rFonts w:ascii="Calibri" w:hAnsi="Calibri" w:cs="Calibri"/>
          <w:sz w:val="18"/>
        </w:rPr>
        <w:tab/>
        <w:t xml:space="preserve">P. Giannozzi, O. Andreussi, T. Brumme, O. Bunau, M. Buongiorno Nardelli, M. Calandra, R. Car, C. Cavazzoni, D. Ceresoli, M. Cococcioni, N. Colonna, I. Carnimeo, A. Dal Corso, S. de Gironcoli, P. Delugas, R. A. DiStasio, A. Ferretti, A. Floris, G. Fratesi, G. Fugallo, R. Gebauer, U. Gerstmann, F. Giustino, T. </w:t>
      </w:r>
      <w:r w:rsidRPr="00F72D15">
        <w:rPr>
          <w:rFonts w:ascii="Calibri" w:hAnsi="Calibri" w:cs="Calibri"/>
          <w:sz w:val="18"/>
        </w:rPr>
        <w:lastRenderedPageBreak/>
        <w:t xml:space="preserve">Gorni, J. Jia, M. Kawamura, H.-Y. Ko, A. Kokalj, E. Küçükbenli, M. Lazzeri, M. Marsili, N. Marzari, F. Mauri, N. L. Nguyen, H.-V. Nguyen, A. Otero-de-la-Roza, L. Paulatto, S. Poncé, D. Rocca, R. Sabatini, B. Santra, M. Schlipf, A. P. Seitsonen, A. Smogunov, I. Timrov, T. Thonhauser, P. Umari, N. Vast, X. Wu and S. Baroni, </w:t>
      </w:r>
      <w:r w:rsidRPr="00F72D15">
        <w:rPr>
          <w:rFonts w:ascii="Calibri" w:hAnsi="Calibri" w:cs="Calibri"/>
          <w:i/>
          <w:iCs/>
          <w:sz w:val="18"/>
        </w:rPr>
        <w:t>J. Phys.: Condens. Matter</w:t>
      </w:r>
      <w:r w:rsidRPr="00F72D15">
        <w:rPr>
          <w:rFonts w:ascii="Calibri" w:hAnsi="Calibri" w:cs="Calibri"/>
          <w:sz w:val="18"/>
        </w:rPr>
        <w:t xml:space="preserve">, 2017, </w:t>
      </w:r>
      <w:r w:rsidRPr="00F72D15">
        <w:rPr>
          <w:rFonts w:ascii="Calibri" w:hAnsi="Calibri" w:cs="Calibri"/>
          <w:b/>
          <w:bCs/>
          <w:sz w:val="18"/>
        </w:rPr>
        <w:t>29</w:t>
      </w:r>
      <w:r w:rsidRPr="00F72D15">
        <w:rPr>
          <w:rFonts w:ascii="Calibri" w:hAnsi="Calibri" w:cs="Calibri"/>
          <w:sz w:val="18"/>
        </w:rPr>
        <w:t>, 465901.</w:t>
      </w:r>
    </w:p>
    <w:p w14:paraId="2B5294DA"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31</w:t>
      </w:r>
      <w:r w:rsidRPr="00F72D15">
        <w:rPr>
          <w:rFonts w:ascii="Calibri" w:hAnsi="Calibri" w:cs="Calibri"/>
          <w:sz w:val="18"/>
        </w:rPr>
        <w:tab/>
        <w:t xml:space="preserve">P. Giannozzi, O. Baseggio, P. Bonfà, D. Brunato, R. Car, I. Carnimeo, C. Cavazzoni, S. de Gironcoli, P. Delugas, F. Ferrari Ruffino, A. Ferretti, N. Marzari, I. Timrov, A. Urru and S. Baroni, </w:t>
      </w:r>
      <w:r w:rsidRPr="00F72D15">
        <w:rPr>
          <w:rFonts w:ascii="Calibri" w:hAnsi="Calibri" w:cs="Calibri"/>
          <w:i/>
          <w:iCs/>
          <w:sz w:val="18"/>
        </w:rPr>
        <w:t>J. Chem. Phys.</w:t>
      </w:r>
      <w:r w:rsidRPr="00F72D15">
        <w:rPr>
          <w:rFonts w:ascii="Calibri" w:hAnsi="Calibri" w:cs="Calibri"/>
          <w:sz w:val="18"/>
        </w:rPr>
        <w:t xml:space="preserve">, 2020, </w:t>
      </w:r>
      <w:r w:rsidRPr="00F72D15">
        <w:rPr>
          <w:rFonts w:ascii="Calibri" w:hAnsi="Calibri" w:cs="Calibri"/>
          <w:b/>
          <w:bCs/>
          <w:sz w:val="18"/>
        </w:rPr>
        <w:t>152</w:t>
      </w:r>
      <w:r w:rsidRPr="00F72D15">
        <w:rPr>
          <w:rFonts w:ascii="Calibri" w:hAnsi="Calibri" w:cs="Calibri"/>
          <w:sz w:val="18"/>
        </w:rPr>
        <w:t>, 154105.</w:t>
      </w:r>
    </w:p>
    <w:p w14:paraId="1A2530C3"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32</w:t>
      </w:r>
      <w:r w:rsidRPr="00F72D15">
        <w:rPr>
          <w:rFonts w:ascii="Calibri" w:hAnsi="Calibri" w:cs="Calibri"/>
          <w:sz w:val="18"/>
        </w:rPr>
        <w:tab/>
        <w:t xml:space="preserve">C. González, B. Biel and Y. J. Dappe, </w:t>
      </w:r>
      <w:r w:rsidRPr="00F72D15">
        <w:rPr>
          <w:rFonts w:ascii="Calibri" w:hAnsi="Calibri" w:cs="Calibri"/>
          <w:i/>
          <w:iCs/>
          <w:sz w:val="18"/>
        </w:rPr>
        <w:t>Phys. Chem. Chem. Phys.</w:t>
      </w:r>
      <w:r w:rsidRPr="00F72D15">
        <w:rPr>
          <w:rFonts w:ascii="Calibri" w:hAnsi="Calibri" w:cs="Calibri"/>
          <w:sz w:val="18"/>
        </w:rPr>
        <w:t xml:space="preserve">, 2017, </w:t>
      </w:r>
      <w:r w:rsidRPr="00F72D15">
        <w:rPr>
          <w:rFonts w:ascii="Calibri" w:hAnsi="Calibri" w:cs="Calibri"/>
          <w:b/>
          <w:bCs/>
          <w:sz w:val="18"/>
        </w:rPr>
        <w:t>19</w:t>
      </w:r>
      <w:r w:rsidRPr="00F72D15">
        <w:rPr>
          <w:rFonts w:ascii="Calibri" w:hAnsi="Calibri" w:cs="Calibri"/>
          <w:sz w:val="18"/>
        </w:rPr>
        <w:t>, 9485–9499.</w:t>
      </w:r>
    </w:p>
    <w:p w14:paraId="1FCC59D8"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33</w:t>
      </w:r>
      <w:r w:rsidRPr="00F72D15">
        <w:rPr>
          <w:rFonts w:ascii="Calibri" w:hAnsi="Calibri" w:cs="Calibri"/>
          <w:sz w:val="18"/>
        </w:rPr>
        <w:tab/>
        <w:t xml:space="preserve">S. Zhao, J. Xue and W. Kang, </w:t>
      </w:r>
      <w:r w:rsidRPr="00F72D15">
        <w:rPr>
          <w:rFonts w:ascii="Calibri" w:hAnsi="Calibri" w:cs="Calibri"/>
          <w:i/>
          <w:iCs/>
          <w:sz w:val="18"/>
        </w:rPr>
        <w:t>Chem. Phys. Lett.</w:t>
      </w:r>
      <w:r w:rsidRPr="00F72D15">
        <w:rPr>
          <w:rFonts w:ascii="Calibri" w:hAnsi="Calibri" w:cs="Calibri"/>
          <w:sz w:val="18"/>
        </w:rPr>
        <w:t xml:space="preserve">, 2014, </w:t>
      </w:r>
      <w:r w:rsidRPr="00F72D15">
        <w:rPr>
          <w:rFonts w:ascii="Calibri" w:hAnsi="Calibri" w:cs="Calibri"/>
          <w:b/>
          <w:bCs/>
          <w:sz w:val="18"/>
        </w:rPr>
        <w:t>595–596</w:t>
      </w:r>
      <w:r w:rsidRPr="00F72D15">
        <w:rPr>
          <w:rFonts w:ascii="Calibri" w:hAnsi="Calibri" w:cs="Calibri"/>
          <w:sz w:val="18"/>
        </w:rPr>
        <w:t>, 35–42.</w:t>
      </w:r>
    </w:p>
    <w:p w14:paraId="7D9F855D"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34</w:t>
      </w:r>
      <w:r w:rsidRPr="00F72D15">
        <w:rPr>
          <w:rFonts w:ascii="Calibri" w:hAnsi="Calibri" w:cs="Calibri"/>
          <w:sz w:val="18"/>
        </w:rPr>
        <w:tab/>
        <w:t xml:space="preserve">W. L. Jorgensen, J. Chandrasekhar, J. D. Madura, R. W. Impey and M. L. Klein, </w:t>
      </w:r>
      <w:r w:rsidRPr="00F72D15">
        <w:rPr>
          <w:rFonts w:ascii="Calibri" w:hAnsi="Calibri" w:cs="Calibri"/>
          <w:i/>
          <w:iCs/>
          <w:sz w:val="18"/>
        </w:rPr>
        <w:t>J. Chem. Phys.</w:t>
      </w:r>
      <w:r w:rsidRPr="00F72D15">
        <w:rPr>
          <w:rFonts w:ascii="Calibri" w:hAnsi="Calibri" w:cs="Calibri"/>
          <w:sz w:val="18"/>
        </w:rPr>
        <w:t xml:space="preserve">, 1983, </w:t>
      </w:r>
      <w:r w:rsidRPr="00F72D15">
        <w:rPr>
          <w:rFonts w:ascii="Calibri" w:hAnsi="Calibri" w:cs="Calibri"/>
          <w:b/>
          <w:bCs/>
          <w:sz w:val="18"/>
        </w:rPr>
        <w:t>79</w:t>
      </w:r>
      <w:r w:rsidRPr="00F72D15">
        <w:rPr>
          <w:rFonts w:ascii="Calibri" w:hAnsi="Calibri" w:cs="Calibri"/>
          <w:sz w:val="18"/>
        </w:rPr>
        <w:t>, 926–935.</w:t>
      </w:r>
    </w:p>
    <w:p w14:paraId="6BCC2F14"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35</w:t>
      </w:r>
      <w:r w:rsidRPr="00F72D15">
        <w:rPr>
          <w:rFonts w:ascii="Calibri" w:hAnsi="Calibri" w:cs="Calibri"/>
          <w:sz w:val="18"/>
        </w:rPr>
        <w:tab/>
        <w:t xml:space="preserve">H. J. C. Berendsen, J. R. Grigera and T. P. Straatsma, </w:t>
      </w:r>
      <w:r w:rsidRPr="00F72D15">
        <w:rPr>
          <w:rFonts w:ascii="Calibri" w:hAnsi="Calibri" w:cs="Calibri"/>
          <w:i/>
          <w:iCs/>
          <w:sz w:val="18"/>
        </w:rPr>
        <w:t>J. Phys. Chem.</w:t>
      </w:r>
      <w:r w:rsidRPr="00F72D15">
        <w:rPr>
          <w:rFonts w:ascii="Calibri" w:hAnsi="Calibri" w:cs="Calibri"/>
          <w:sz w:val="18"/>
        </w:rPr>
        <w:t xml:space="preserve">, 1987, </w:t>
      </w:r>
      <w:r w:rsidRPr="00F72D15">
        <w:rPr>
          <w:rFonts w:ascii="Calibri" w:hAnsi="Calibri" w:cs="Calibri"/>
          <w:b/>
          <w:bCs/>
          <w:sz w:val="18"/>
        </w:rPr>
        <w:t>91</w:t>
      </w:r>
      <w:r w:rsidRPr="00F72D15">
        <w:rPr>
          <w:rFonts w:ascii="Calibri" w:hAnsi="Calibri" w:cs="Calibri"/>
          <w:sz w:val="18"/>
        </w:rPr>
        <w:t>, 6269–6271.</w:t>
      </w:r>
    </w:p>
    <w:p w14:paraId="1336FA7E"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36</w:t>
      </w:r>
      <w:r w:rsidRPr="00F72D15">
        <w:rPr>
          <w:rFonts w:ascii="Calibri" w:hAnsi="Calibri" w:cs="Calibri"/>
          <w:sz w:val="18"/>
        </w:rPr>
        <w:tab/>
        <w:t xml:space="preserve">A. D. MacKerell, D. Bashford, M. Bellott, R. L. Dunbrack, J. D. Evanseck, M. J. Field, S. Fischer, J. Gao, H. Guo, S. Ha, D. Joseph-McCarthy, L. Kuchnir, K. Kuczera, F. T. K. Lau, C. Mattos, S. Michnick, T. Ngo, D. T. Nguyen, B. Prodhom, W. E. Reiher, B. Roux, M. Schlenkrich, J. C. Smith, R. Stote, J. Straub, M. Watanabe, J. Wiórkiewicz-Kuczera, D. Yin and M. Karplus, </w:t>
      </w:r>
      <w:r w:rsidRPr="00F72D15">
        <w:rPr>
          <w:rFonts w:ascii="Calibri" w:hAnsi="Calibri" w:cs="Calibri"/>
          <w:i/>
          <w:iCs/>
          <w:sz w:val="18"/>
        </w:rPr>
        <w:t>J. Phys. Chem. B</w:t>
      </w:r>
      <w:r w:rsidRPr="00F72D15">
        <w:rPr>
          <w:rFonts w:ascii="Calibri" w:hAnsi="Calibri" w:cs="Calibri"/>
          <w:sz w:val="18"/>
        </w:rPr>
        <w:t xml:space="preserve">, 1998, </w:t>
      </w:r>
      <w:r w:rsidRPr="00F72D15">
        <w:rPr>
          <w:rFonts w:ascii="Calibri" w:hAnsi="Calibri" w:cs="Calibri"/>
          <w:b/>
          <w:bCs/>
          <w:sz w:val="18"/>
        </w:rPr>
        <w:t>102</w:t>
      </w:r>
      <w:r w:rsidRPr="00F72D15">
        <w:rPr>
          <w:rFonts w:ascii="Calibri" w:hAnsi="Calibri" w:cs="Calibri"/>
          <w:sz w:val="18"/>
        </w:rPr>
        <w:t>, 3586–3616.</w:t>
      </w:r>
    </w:p>
    <w:p w14:paraId="3F3480BA"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37</w:t>
      </w:r>
      <w:r w:rsidRPr="00F72D15">
        <w:rPr>
          <w:rFonts w:ascii="Calibri" w:hAnsi="Calibri" w:cs="Calibri"/>
          <w:sz w:val="18"/>
        </w:rPr>
        <w:tab/>
        <w:t xml:space="preserve">S. Piana, K. Lindorff-Larsen and D. E. Shaw, </w:t>
      </w:r>
      <w:r w:rsidRPr="00F72D15">
        <w:rPr>
          <w:rFonts w:ascii="Calibri" w:hAnsi="Calibri" w:cs="Calibri"/>
          <w:i/>
          <w:iCs/>
          <w:sz w:val="18"/>
        </w:rPr>
        <w:t>Biophys. J.</w:t>
      </w:r>
      <w:r w:rsidRPr="00F72D15">
        <w:rPr>
          <w:rFonts w:ascii="Calibri" w:hAnsi="Calibri" w:cs="Calibri"/>
          <w:sz w:val="18"/>
        </w:rPr>
        <w:t xml:space="preserve">, 2011, </w:t>
      </w:r>
      <w:r w:rsidRPr="00F72D15">
        <w:rPr>
          <w:rFonts w:ascii="Calibri" w:hAnsi="Calibri" w:cs="Calibri"/>
          <w:b/>
          <w:bCs/>
          <w:sz w:val="18"/>
        </w:rPr>
        <w:t>100</w:t>
      </w:r>
      <w:r w:rsidRPr="00F72D15">
        <w:rPr>
          <w:rFonts w:ascii="Calibri" w:hAnsi="Calibri" w:cs="Calibri"/>
          <w:sz w:val="18"/>
        </w:rPr>
        <w:t>, L47–L49.</w:t>
      </w:r>
    </w:p>
    <w:p w14:paraId="5C3B27F3"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38</w:t>
      </w:r>
      <w:r w:rsidRPr="00F72D15">
        <w:rPr>
          <w:rFonts w:ascii="Calibri" w:hAnsi="Calibri" w:cs="Calibri"/>
          <w:sz w:val="18"/>
        </w:rPr>
        <w:tab/>
        <w:t xml:space="preserve">E. Neria, S. Fischer and M. Karplus, </w:t>
      </w:r>
      <w:r w:rsidRPr="00F72D15">
        <w:rPr>
          <w:rFonts w:ascii="Calibri" w:hAnsi="Calibri" w:cs="Calibri"/>
          <w:i/>
          <w:iCs/>
          <w:sz w:val="18"/>
        </w:rPr>
        <w:t>J. Chem. Phys.</w:t>
      </w:r>
      <w:r w:rsidRPr="00F72D15">
        <w:rPr>
          <w:rFonts w:ascii="Calibri" w:hAnsi="Calibri" w:cs="Calibri"/>
          <w:sz w:val="18"/>
        </w:rPr>
        <w:t xml:space="preserve">, 1996, </w:t>
      </w:r>
      <w:r w:rsidRPr="00F72D15">
        <w:rPr>
          <w:rFonts w:ascii="Calibri" w:hAnsi="Calibri" w:cs="Calibri"/>
          <w:b/>
          <w:bCs/>
          <w:sz w:val="18"/>
        </w:rPr>
        <w:t>105</w:t>
      </w:r>
      <w:r w:rsidRPr="00F72D15">
        <w:rPr>
          <w:rFonts w:ascii="Calibri" w:hAnsi="Calibri" w:cs="Calibri"/>
          <w:sz w:val="18"/>
        </w:rPr>
        <w:t>, 1902–1921.</w:t>
      </w:r>
    </w:p>
    <w:p w14:paraId="647880F3"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39</w:t>
      </w:r>
      <w:r w:rsidRPr="00F72D15">
        <w:rPr>
          <w:rFonts w:ascii="Calibri" w:hAnsi="Calibri" w:cs="Calibri"/>
          <w:sz w:val="18"/>
        </w:rPr>
        <w:tab/>
        <w:t xml:space="preserve">A. Kozbial, X. Gong, H. Liu and L. Li, </w:t>
      </w:r>
      <w:r w:rsidRPr="00F72D15">
        <w:rPr>
          <w:rFonts w:ascii="Calibri" w:hAnsi="Calibri" w:cs="Calibri"/>
          <w:i/>
          <w:iCs/>
          <w:sz w:val="18"/>
        </w:rPr>
        <w:t>Langmuir</w:t>
      </w:r>
      <w:r w:rsidRPr="00F72D15">
        <w:rPr>
          <w:rFonts w:ascii="Calibri" w:hAnsi="Calibri" w:cs="Calibri"/>
          <w:sz w:val="18"/>
        </w:rPr>
        <w:t xml:space="preserve">, 2015, </w:t>
      </w:r>
      <w:r w:rsidRPr="00F72D15">
        <w:rPr>
          <w:rFonts w:ascii="Calibri" w:hAnsi="Calibri" w:cs="Calibri"/>
          <w:b/>
          <w:bCs/>
          <w:sz w:val="18"/>
        </w:rPr>
        <w:t>31</w:t>
      </w:r>
      <w:r w:rsidRPr="00F72D15">
        <w:rPr>
          <w:rFonts w:ascii="Calibri" w:hAnsi="Calibri" w:cs="Calibri"/>
          <w:sz w:val="18"/>
        </w:rPr>
        <w:t>, 8429–8435.</w:t>
      </w:r>
    </w:p>
    <w:p w14:paraId="7DF7C4CA" w14:textId="77777777" w:rsidR="00F72D15" w:rsidRPr="00F72D15" w:rsidRDefault="00F72D15" w:rsidP="00F72D15">
      <w:pPr>
        <w:pStyle w:val="Bibliography"/>
        <w:rPr>
          <w:rFonts w:ascii="Calibri" w:hAnsi="Calibri" w:cs="Calibri"/>
          <w:sz w:val="18"/>
        </w:rPr>
      </w:pPr>
      <w:r w:rsidRPr="00F72D15">
        <w:rPr>
          <w:rFonts w:ascii="Calibri" w:hAnsi="Calibri" w:cs="Calibri"/>
          <w:sz w:val="18"/>
        </w:rPr>
        <w:t>40</w:t>
      </w:r>
      <w:r w:rsidRPr="00F72D15">
        <w:rPr>
          <w:rFonts w:ascii="Calibri" w:hAnsi="Calibri" w:cs="Calibri"/>
          <w:sz w:val="18"/>
        </w:rPr>
        <w:tab/>
        <w:t xml:space="preserve">V. Sresht, A. Govind Rajan, E. Bordes, M. S. Strano, A. A. H. Pádua and D. Blankschtein, </w:t>
      </w:r>
      <w:r w:rsidRPr="00F72D15">
        <w:rPr>
          <w:rFonts w:ascii="Calibri" w:hAnsi="Calibri" w:cs="Calibri"/>
          <w:i/>
          <w:iCs/>
          <w:sz w:val="18"/>
        </w:rPr>
        <w:t>J. Phys. Chem. C</w:t>
      </w:r>
      <w:r w:rsidRPr="00F72D15">
        <w:rPr>
          <w:rFonts w:ascii="Calibri" w:hAnsi="Calibri" w:cs="Calibri"/>
          <w:sz w:val="18"/>
        </w:rPr>
        <w:t xml:space="preserve">, 2017, </w:t>
      </w:r>
      <w:r w:rsidRPr="00F72D15">
        <w:rPr>
          <w:rFonts w:ascii="Calibri" w:hAnsi="Calibri" w:cs="Calibri"/>
          <w:b/>
          <w:bCs/>
          <w:sz w:val="18"/>
        </w:rPr>
        <w:t>121</w:t>
      </w:r>
      <w:r w:rsidRPr="00F72D15">
        <w:rPr>
          <w:rFonts w:ascii="Calibri" w:hAnsi="Calibri" w:cs="Calibri"/>
          <w:sz w:val="18"/>
        </w:rPr>
        <w:t>, 9022–9031.</w:t>
      </w:r>
    </w:p>
    <w:p w14:paraId="602CAAD5" w14:textId="72036784" w:rsidR="005D34FC" w:rsidRPr="005D34FC" w:rsidRDefault="005D34FC" w:rsidP="00EF6BD4">
      <w:pPr>
        <w:pStyle w:val="RSCB04SectionHeading"/>
        <w:rPr>
          <w:b w:val="0"/>
          <w:bCs/>
          <w:sz w:val="18"/>
          <w:szCs w:val="18"/>
        </w:rPr>
      </w:pPr>
      <w:r>
        <w:rPr>
          <w:b w:val="0"/>
          <w:bCs/>
          <w:sz w:val="18"/>
          <w:szCs w:val="18"/>
        </w:rPr>
        <w:fldChar w:fldCharType="end"/>
      </w:r>
    </w:p>
    <w:sectPr w:rsidR="005D34FC" w:rsidRPr="005D34FC"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493EB4" w14:textId="77777777" w:rsidR="00FA5036" w:rsidRDefault="00FA5036" w:rsidP="00E547DB">
      <w:pPr>
        <w:spacing w:after="0" w:line="240" w:lineRule="auto"/>
      </w:pPr>
      <w:r>
        <w:separator/>
      </w:r>
    </w:p>
    <w:p w14:paraId="7BF72C58" w14:textId="77777777" w:rsidR="00FA5036" w:rsidRDefault="00FA5036"/>
    <w:p w14:paraId="546D2B92" w14:textId="77777777" w:rsidR="00FA5036" w:rsidRDefault="00FA5036"/>
    <w:p w14:paraId="7B2D66C3" w14:textId="77777777" w:rsidR="00FA5036" w:rsidRDefault="00FA5036"/>
    <w:p w14:paraId="17CC482B" w14:textId="77777777" w:rsidR="00FA5036" w:rsidRDefault="00FA5036"/>
    <w:p w14:paraId="12F960E2" w14:textId="77777777" w:rsidR="00FA5036" w:rsidRDefault="00FA5036"/>
  </w:endnote>
  <w:endnote w:type="continuationSeparator" w:id="0">
    <w:p w14:paraId="04C1BDA4" w14:textId="77777777" w:rsidR="00FA5036" w:rsidRDefault="00FA5036" w:rsidP="00E547DB">
      <w:pPr>
        <w:spacing w:after="0" w:line="240" w:lineRule="auto"/>
      </w:pPr>
      <w:r>
        <w:continuationSeparator/>
      </w:r>
    </w:p>
    <w:p w14:paraId="1794FA9F" w14:textId="77777777" w:rsidR="00FA5036" w:rsidRDefault="00FA5036"/>
    <w:p w14:paraId="495F6886" w14:textId="77777777" w:rsidR="00FA5036" w:rsidRDefault="00FA5036"/>
    <w:p w14:paraId="6C39B072" w14:textId="77777777" w:rsidR="00FA5036" w:rsidRDefault="00FA5036"/>
    <w:p w14:paraId="7C330876" w14:textId="77777777" w:rsidR="00FA5036" w:rsidRDefault="00FA5036"/>
    <w:p w14:paraId="4CD88B3B" w14:textId="77777777" w:rsidR="00FA5036" w:rsidRDefault="00FA50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embedRegular r:id="rId1" w:fontKey="{91BEDA46-27E1-4709-B8ED-5185687FD65E}"/>
    <w:embedBold r:id="rId2" w:fontKey="{8BBD0142-DFD7-4F85-8E7C-99BA12138769}"/>
    <w:embedItalic r:id="rId3" w:fontKey="{239ED83B-E2D1-40F0-99B4-76B44F73AA63}"/>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embedRegular r:id="rId4" w:fontKey="{EE02C162-7904-4868-9B4B-F986AC86F8A0}"/>
  </w:font>
  <w:font w:name="Cambria Math">
    <w:panose1 w:val="02040503050406030204"/>
    <w:charset w:val="00"/>
    <w:family w:val="roman"/>
    <w:pitch w:val="variable"/>
    <w:sig w:usb0="E00006FF" w:usb1="420024FF" w:usb2="02000000" w:usb3="00000000" w:csb0="0000019F" w:csb1="00000000"/>
    <w:embedRegular r:id="rId5" w:fontKey="{87A3E501-5623-4DD3-8763-8D774B29A5E6}"/>
    <w:embedBold r:id="rId6" w:fontKey="{9C882744-DA38-411A-9DE5-4A51100D9D08}"/>
    <w:embedItalic r:id="rId7" w:fontKey="{DD0A4C1B-54C0-464E-A445-D19F2E25B1AF}"/>
  </w:font>
  <w:font w:name="Cambria">
    <w:panose1 w:val="02040503050406030204"/>
    <w:charset w:val="00"/>
    <w:family w:val="roman"/>
    <w:pitch w:val="variable"/>
    <w:sig w:usb0="E00006FF" w:usb1="420024FF" w:usb2="02000000" w:usb3="00000000" w:csb0="0000019F" w:csb1="00000000"/>
    <w:embedRegular r:id="rId8" w:fontKey="{32D20BA4-A81D-431E-B78E-587465E4417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60C60E" w14:textId="027BAB8C" w:rsidR="00E70DCE" w:rsidRPr="006602F1" w:rsidRDefault="00E70DC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6A1A75">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6EB8DF" w14:textId="77777777" w:rsidR="004877C8" w:rsidRPr="006602F1" w:rsidRDefault="00180AB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DA07F1">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AB3E9" w14:textId="77777777" w:rsidR="00E70DCE" w:rsidRPr="006602F1" w:rsidRDefault="00514CBA"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0C33ACC9" wp14:editId="357856E3">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641D88A"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C33ACC9" id="_x0000_t202" coordsize="21600,21600" o:spt="202" path="m,l,21600r21600,l21600,xe">
              <v:stroke joinstyle="miter"/>
              <v:path gradientshapeok="t" o:connecttype="rect"/>
            </v:shapetype>
            <v:shape id="_x0000_s1041"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7641D88A"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E70DCE"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D52D8D" w14:textId="77777777" w:rsidR="00FA5036" w:rsidRDefault="00FA5036" w:rsidP="00E547DB">
      <w:pPr>
        <w:spacing w:after="0" w:line="240" w:lineRule="auto"/>
      </w:pPr>
      <w:r>
        <w:separator/>
      </w:r>
    </w:p>
    <w:p w14:paraId="48418271" w14:textId="77777777" w:rsidR="00FA5036" w:rsidRDefault="00FA5036"/>
    <w:p w14:paraId="14360B96" w14:textId="77777777" w:rsidR="00FA5036" w:rsidRDefault="00FA5036"/>
    <w:p w14:paraId="7867277F" w14:textId="77777777" w:rsidR="00FA5036" w:rsidRDefault="00FA5036"/>
    <w:p w14:paraId="28632135" w14:textId="77777777" w:rsidR="00FA5036" w:rsidRDefault="00FA5036"/>
    <w:p w14:paraId="7DFDC1A5" w14:textId="77777777" w:rsidR="00FA5036" w:rsidRDefault="00FA5036"/>
  </w:footnote>
  <w:footnote w:type="continuationSeparator" w:id="0">
    <w:p w14:paraId="5510CD1F" w14:textId="77777777" w:rsidR="00FA5036" w:rsidRDefault="00FA5036" w:rsidP="00E547DB">
      <w:pPr>
        <w:spacing w:after="0" w:line="240" w:lineRule="auto"/>
      </w:pPr>
      <w:r>
        <w:continuationSeparator/>
      </w:r>
    </w:p>
    <w:p w14:paraId="0099F2A3" w14:textId="77777777" w:rsidR="00FA5036" w:rsidRDefault="00FA5036"/>
    <w:p w14:paraId="2CFDF88F" w14:textId="77777777" w:rsidR="00FA5036" w:rsidRDefault="00FA5036"/>
    <w:p w14:paraId="26355946" w14:textId="77777777" w:rsidR="00FA5036" w:rsidRDefault="00FA5036"/>
    <w:p w14:paraId="67AE90CE" w14:textId="77777777" w:rsidR="00FA5036" w:rsidRDefault="00FA5036"/>
    <w:p w14:paraId="2EF62423" w14:textId="77777777" w:rsidR="00FA5036" w:rsidRDefault="00FA503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092E73" w14:textId="77777777" w:rsidR="009316A6" w:rsidRPr="00E70DCE" w:rsidRDefault="0052630A"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sidR="00514CBA">
      <w:rPr>
        <w:noProof/>
        <w:lang w:eastAsia="en-GB"/>
      </w:rPr>
      <mc:AlternateContent>
        <mc:Choice Requires="wps">
          <w:drawing>
            <wp:anchor distT="0" distB="0" distL="114300" distR="114300" simplePos="0" relativeHeight="251668480" behindDoc="0" locked="0" layoutInCell="1" allowOverlap="1" wp14:anchorId="06A4BF46" wp14:editId="794A9E3E">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451A1CE"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6A4BF46" id="_x0000_t202" coordsize="21600,21600" o:spt="202" path="m,l,21600r21600,l21600,xe">
              <v:stroke joinstyle="miter"/>
              <v:path gradientshapeok="t" o:connecttype="rect"/>
            </v:shapetype>
            <v:shape id="_x0000_s1036"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3451A1CE"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514CBA">
      <w:rPr>
        <w:noProof/>
        <w:lang w:eastAsia="en-GB"/>
      </w:rPr>
      <mc:AlternateContent>
        <mc:Choice Requires="wps">
          <w:drawing>
            <wp:anchor distT="0" distB="0" distL="114300" distR="114300" simplePos="0" relativeHeight="251666432" behindDoc="0" locked="0" layoutInCell="1" allowOverlap="1" wp14:anchorId="3EA5AB1B" wp14:editId="74A20AF0">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F2495D1"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EA5AB1B" id="_x0000_s1037"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6F2495D1"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9AD23F" w14:textId="77777777" w:rsidR="009316A6" w:rsidRPr="009316A6" w:rsidRDefault="00514CBA"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078A9B1E" wp14:editId="6B6D802C">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7EACEF2F"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78A9B1E" id="_x0000_t202" coordsize="21600,21600" o:spt="202" path="m,l,21600r21600,l21600,xe">
              <v:stroke joinstyle="miter"/>
              <v:path gradientshapeok="t" o:connecttype="rect"/>
            </v:shapetype>
            <v:shape id="_x0000_s1038"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7EACEF2F"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62DB139D" wp14:editId="098C6327">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5CC94C4C"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2DB139D" id="_x0000_s1039"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5CC94C4C"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E46BDF" w:rsidRPr="00E70DCE">
      <w:rPr>
        <w:rFonts w:cstheme="minorHAnsi"/>
        <w:b/>
        <w:color w:val="999999"/>
        <w:sz w:val="20"/>
        <w:szCs w:val="20"/>
      </w:rPr>
      <w:t>COMMUNI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22031B" w14:textId="77777777" w:rsidR="00180ABE" w:rsidRDefault="00514CBA"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69C47EF8" wp14:editId="3247EBF4">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3856749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9C47EF8" id="_x0000_t202" coordsize="21600,21600" o:spt="202" path="m,l,21600r21600,l21600,xe">
              <v:stroke joinstyle="miter"/>
              <v:path gradientshapeok="t" o:connecttype="rect"/>
            </v:shapetype>
            <v:shape id="_x0000_s1040"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3856749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180ABE">
      <w:rPr>
        <w:b/>
        <w:sz w:val="32"/>
        <w:szCs w:val="32"/>
      </w:rPr>
      <w:tab/>
    </w:r>
  </w:p>
  <w:p w14:paraId="39DDEE43" w14:textId="77777777" w:rsidR="00D068D3" w:rsidRDefault="00D068D3" w:rsidP="00180ABE">
    <w:pPr>
      <w:pStyle w:val="Header"/>
      <w:shd w:val="clear" w:color="auto" w:fill="FFFFFF" w:themeFill="background1"/>
      <w:tabs>
        <w:tab w:val="clear" w:pos="4513"/>
        <w:tab w:val="clear" w:pos="9026"/>
        <w:tab w:val="right" w:pos="10205"/>
      </w:tabs>
      <w:spacing w:after="240"/>
      <w:rPr>
        <w:b/>
        <w:sz w:val="32"/>
        <w:szCs w:val="32"/>
      </w:rPr>
    </w:pPr>
  </w:p>
  <w:p w14:paraId="120A56CF" w14:textId="77777777" w:rsidR="00180ABE" w:rsidRPr="00180ABE" w:rsidRDefault="00180ABE"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F56CF4"/>
    <w:multiLevelType w:val="hybridMultilevel"/>
    <w:tmpl w:val="A3207638"/>
    <w:lvl w:ilvl="0" w:tplc="6D14305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1DA1C1A"/>
    <w:multiLevelType w:val="hybridMultilevel"/>
    <w:tmpl w:val="B75CDA2E"/>
    <w:lvl w:ilvl="0" w:tplc="03EA94F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7"/>
  </w:num>
  <w:num w:numId="5">
    <w:abstractNumId w:val="6"/>
  </w:num>
  <w:num w:numId="6">
    <w:abstractNumId w:val="3"/>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TrueTypeFonts/>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6EC0"/>
    <w:rsid w:val="00000AAA"/>
    <w:rsid w:val="000030E3"/>
    <w:rsid w:val="00003606"/>
    <w:rsid w:val="000039E6"/>
    <w:rsid w:val="00005716"/>
    <w:rsid w:val="00005B8A"/>
    <w:rsid w:val="0000748E"/>
    <w:rsid w:val="00007AE0"/>
    <w:rsid w:val="00011448"/>
    <w:rsid w:val="00012919"/>
    <w:rsid w:val="000130AA"/>
    <w:rsid w:val="00013D48"/>
    <w:rsid w:val="00014F87"/>
    <w:rsid w:val="00015F2F"/>
    <w:rsid w:val="00016D2A"/>
    <w:rsid w:val="000207B6"/>
    <w:rsid w:val="00020CFF"/>
    <w:rsid w:val="00021E0B"/>
    <w:rsid w:val="00022D8A"/>
    <w:rsid w:val="00023E18"/>
    <w:rsid w:val="00023E32"/>
    <w:rsid w:val="0002469B"/>
    <w:rsid w:val="000247FD"/>
    <w:rsid w:val="00024DBE"/>
    <w:rsid w:val="00026926"/>
    <w:rsid w:val="00026D20"/>
    <w:rsid w:val="00027120"/>
    <w:rsid w:val="000271D6"/>
    <w:rsid w:val="0003002D"/>
    <w:rsid w:val="00032A12"/>
    <w:rsid w:val="000331BE"/>
    <w:rsid w:val="00035157"/>
    <w:rsid w:val="00036333"/>
    <w:rsid w:val="00036C3F"/>
    <w:rsid w:val="00037360"/>
    <w:rsid w:val="00037EBE"/>
    <w:rsid w:val="000419E1"/>
    <w:rsid w:val="00041D4A"/>
    <w:rsid w:val="000454B0"/>
    <w:rsid w:val="0004553E"/>
    <w:rsid w:val="000455A5"/>
    <w:rsid w:val="00046ED0"/>
    <w:rsid w:val="00047FDE"/>
    <w:rsid w:val="00050DE5"/>
    <w:rsid w:val="00051E56"/>
    <w:rsid w:val="00056879"/>
    <w:rsid w:val="000622D1"/>
    <w:rsid w:val="000625FF"/>
    <w:rsid w:val="0006278F"/>
    <w:rsid w:val="00063B74"/>
    <w:rsid w:val="000645B2"/>
    <w:rsid w:val="00064623"/>
    <w:rsid w:val="00064993"/>
    <w:rsid w:val="00065597"/>
    <w:rsid w:val="00065B38"/>
    <w:rsid w:val="00065DC8"/>
    <w:rsid w:val="0006773D"/>
    <w:rsid w:val="000705BC"/>
    <w:rsid w:val="00070627"/>
    <w:rsid w:val="00070CF4"/>
    <w:rsid w:val="000711C2"/>
    <w:rsid w:val="0007144E"/>
    <w:rsid w:val="00071D80"/>
    <w:rsid w:val="00071E41"/>
    <w:rsid w:val="00072363"/>
    <w:rsid w:val="000724ED"/>
    <w:rsid w:val="00073639"/>
    <w:rsid w:val="00074557"/>
    <w:rsid w:val="00074AD1"/>
    <w:rsid w:val="00075800"/>
    <w:rsid w:val="00076D46"/>
    <w:rsid w:val="0008038C"/>
    <w:rsid w:val="000804E9"/>
    <w:rsid w:val="0008078A"/>
    <w:rsid w:val="00080AF6"/>
    <w:rsid w:val="00082571"/>
    <w:rsid w:val="000838F4"/>
    <w:rsid w:val="00084DB0"/>
    <w:rsid w:val="00085251"/>
    <w:rsid w:val="00087210"/>
    <w:rsid w:val="0008794C"/>
    <w:rsid w:val="0009178E"/>
    <w:rsid w:val="00093AF5"/>
    <w:rsid w:val="00094969"/>
    <w:rsid w:val="00094EE7"/>
    <w:rsid w:val="000973E9"/>
    <w:rsid w:val="000A0C47"/>
    <w:rsid w:val="000A22C2"/>
    <w:rsid w:val="000A2670"/>
    <w:rsid w:val="000A414B"/>
    <w:rsid w:val="000A54FF"/>
    <w:rsid w:val="000A59E4"/>
    <w:rsid w:val="000A61C5"/>
    <w:rsid w:val="000B21A9"/>
    <w:rsid w:val="000B23A5"/>
    <w:rsid w:val="000B2BA8"/>
    <w:rsid w:val="000B2DF2"/>
    <w:rsid w:val="000B3025"/>
    <w:rsid w:val="000B3F8C"/>
    <w:rsid w:val="000B4476"/>
    <w:rsid w:val="000B79C5"/>
    <w:rsid w:val="000C0364"/>
    <w:rsid w:val="000C0A9D"/>
    <w:rsid w:val="000C0ED1"/>
    <w:rsid w:val="000C168C"/>
    <w:rsid w:val="000C17E0"/>
    <w:rsid w:val="000C20A3"/>
    <w:rsid w:val="000C3AB9"/>
    <w:rsid w:val="000C41AF"/>
    <w:rsid w:val="000C4662"/>
    <w:rsid w:val="000C4736"/>
    <w:rsid w:val="000C51A9"/>
    <w:rsid w:val="000C613F"/>
    <w:rsid w:val="000C7C60"/>
    <w:rsid w:val="000D006C"/>
    <w:rsid w:val="000D0087"/>
    <w:rsid w:val="000D039D"/>
    <w:rsid w:val="000D1740"/>
    <w:rsid w:val="000D2FAC"/>
    <w:rsid w:val="000D3C3E"/>
    <w:rsid w:val="000D4AD7"/>
    <w:rsid w:val="000D524F"/>
    <w:rsid w:val="000D5891"/>
    <w:rsid w:val="000D6408"/>
    <w:rsid w:val="000D6963"/>
    <w:rsid w:val="000D73EB"/>
    <w:rsid w:val="000E037B"/>
    <w:rsid w:val="000E13F7"/>
    <w:rsid w:val="000E38F5"/>
    <w:rsid w:val="000E39D8"/>
    <w:rsid w:val="000E5F36"/>
    <w:rsid w:val="000E7A32"/>
    <w:rsid w:val="000E7B51"/>
    <w:rsid w:val="000F006B"/>
    <w:rsid w:val="000F0959"/>
    <w:rsid w:val="000F09A7"/>
    <w:rsid w:val="000F3A41"/>
    <w:rsid w:val="000F6F6F"/>
    <w:rsid w:val="00100D4D"/>
    <w:rsid w:val="00101A6D"/>
    <w:rsid w:val="00101CD5"/>
    <w:rsid w:val="0010283A"/>
    <w:rsid w:val="00104191"/>
    <w:rsid w:val="001046C8"/>
    <w:rsid w:val="001051E0"/>
    <w:rsid w:val="0010590E"/>
    <w:rsid w:val="00106301"/>
    <w:rsid w:val="00106363"/>
    <w:rsid w:val="00107528"/>
    <w:rsid w:val="00107A7A"/>
    <w:rsid w:val="001105E9"/>
    <w:rsid w:val="00112FE2"/>
    <w:rsid w:val="00114662"/>
    <w:rsid w:val="00114B98"/>
    <w:rsid w:val="00116C04"/>
    <w:rsid w:val="00117BB4"/>
    <w:rsid w:val="00120227"/>
    <w:rsid w:val="001208D0"/>
    <w:rsid w:val="0012328F"/>
    <w:rsid w:val="001245A4"/>
    <w:rsid w:val="00126027"/>
    <w:rsid w:val="00126238"/>
    <w:rsid w:val="00126A7B"/>
    <w:rsid w:val="001270DB"/>
    <w:rsid w:val="00132E74"/>
    <w:rsid w:val="00134B30"/>
    <w:rsid w:val="001362D3"/>
    <w:rsid w:val="0013632B"/>
    <w:rsid w:val="00136CA7"/>
    <w:rsid w:val="00136E93"/>
    <w:rsid w:val="0014087A"/>
    <w:rsid w:val="0014087B"/>
    <w:rsid w:val="0014090F"/>
    <w:rsid w:val="00142D83"/>
    <w:rsid w:val="001455B5"/>
    <w:rsid w:val="00145ACC"/>
    <w:rsid w:val="00147EAA"/>
    <w:rsid w:val="001508E9"/>
    <w:rsid w:val="001537D1"/>
    <w:rsid w:val="00155CCB"/>
    <w:rsid w:val="00156606"/>
    <w:rsid w:val="00156C6F"/>
    <w:rsid w:val="00156CC2"/>
    <w:rsid w:val="00157E90"/>
    <w:rsid w:val="0016077B"/>
    <w:rsid w:val="001622C0"/>
    <w:rsid w:val="00162BB2"/>
    <w:rsid w:val="001633D9"/>
    <w:rsid w:val="001635BC"/>
    <w:rsid w:val="00163A3B"/>
    <w:rsid w:val="001644F8"/>
    <w:rsid w:val="00166220"/>
    <w:rsid w:val="0017158B"/>
    <w:rsid w:val="00171921"/>
    <w:rsid w:val="001720D9"/>
    <w:rsid w:val="00173488"/>
    <w:rsid w:val="001749F9"/>
    <w:rsid w:val="00174CF2"/>
    <w:rsid w:val="00175A1B"/>
    <w:rsid w:val="00175BE6"/>
    <w:rsid w:val="0017631A"/>
    <w:rsid w:val="0017729F"/>
    <w:rsid w:val="00177F52"/>
    <w:rsid w:val="00177F9B"/>
    <w:rsid w:val="00177FBA"/>
    <w:rsid w:val="00180ABE"/>
    <w:rsid w:val="00183318"/>
    <w:rsid w:val="001840AB"/>
    <w:rsid w:val="0018460A"/>
    <w:rsid w:val="00185631"/>
    <w:rsid w:val="0018749C"/>
    <w:rsid w:val="00187B89"/>
    <w:rsid w:val="0019002E"/>
    <w:rsid w:val="001907BB"/>
    <w:rsid w:val="001923AB"/>
    <w:rsid w:val="0019283B"/>
    <w:rsid w:val="00193692"/>
    <w:rsid w:val="0019676F"/>
    <w:rsid w:val="00196EC0"/>
    <w:rsid w:val="001974AB"/>
    <w:rsid w:val="001A4175"/>
    <w:rsid w:val="001A48BB"/>
    <w:rsid w:val="001A6E6A"/>
    <w:rsid w:val="001A7F30"/>
    <w:rsid w:val="001B11F1"/>
    <w:rsid w:val="001B26E1"/>
    <w:rsid w:val="001B3FC4"/>
    <w:rsid w:val="001B4A91"/>
    <w:rsid w:val="001B4A9D"/>
    <w:rsid w:val="001B585F"/>
    <w:rsid w:val="001B5F62"/>
    <w:rsid w:val="001B6A76"/>
    <w:rsid w:val="001B6C05"/>
    <w:rsid w:val="001B7137"/>
    <w:rsid w:val="001B758A"/>
    <w:rsid w:val="001C1EB8"/>
    <w:rsid w:val="001C2AD3"/>
    <w:rsid w:val="001C72EB"/>
    <w:rsid w:val="001D240F"/>
    <w:rsid w:val="001D258F"/>
    <w:rsid w:val="001D36E7"/>
    <w:rsid w:val="001D5A00"/>
    <w:rsid w:val="001E03C8"/>
    <w:rsid w:val="001E12C1"/>
    <w:rsid w:val="001E1CD2"/>
    <w:rsid w:val="001E28AB"/>
    <w:rsid w:val="001E340D"/>
    <w:rsid w:val="001E6C38"/>
    <w:rsid w:val="001E75E5"/>
    <w:rsid w:val="001F0E60"/>
    <w:rsid w:val="001F1970"/>
    <w:rsid w:val="001F1BC3"/>
    <w:rsid w:val="001F3ABC"/>
    <w:rsid w:val="001F47CB"/>
    <w:rsid w:val="001F6E63"/>
    <w:rsid w:val="00200208"/>
    <w:rsid w:val="00202969"/>
    <w:rsid w:val="00203059"/>
    <w:rsid w:val="00206A82"/>
    <w:rsid w:val="00206B01"/>
    <w:rsid w:val="00206C98"/>
    <w:rsid w:val="00206CC4"/>
    <w:rsid w:val="00210446"/>
    <w:rsid w:val="00214C52"/>
    <w:rsid w:val="00215A12"/>
    <w:rsid w:val="00220CA2"/>
    <w:rsid w:val="00221328"/>
    <w:rsid w:val="002215ED"/>
    <w:rsid w:val="00221C6A"/>
    <w:rsid w:val="00223234"/>
    <w:rsid w:val="00223E4D"/>
    <w:rsid w:val="002241C5"/>
    <w:rsid w:val="00224735"/>
    <w:rsid w:val="002301F0"/>
    <w:rsid w:val="0023326F"/>
    <w:rsid w:val="00233EC6"/>
    <w:rsid w:val="00234314"/>
    <w:rsid w:val="00234898"/>
    <w:rsid w:val="0023750E"/>
    <w:rsid w:val="00237C8A"/>
    <w:rsid w:val="00240A68"/>
    <w:rsid w:val="00240ED9"/>
    <w:rsid w:val="00241824"/>
    <w:rsid w:val="00241ACD"/>
    <w:rsid w:val="0024232C"/>
    <w:rsid w:val="0024317C"/>
    <w:rsid w:val="00243D3C"/>
    <w:rsid w:val="002500A8"/>
    <w:rsid w:val="00250419"/>
    <w:rsid w:val="0025086E"/>
    <w:rsid w:val="0025260D"/>
    <w:rsid w:val="002528D8"/>
    <w:rsid w:val="00252B18"/>
    <w:rsid w:val="00253551"/>
    <w:rsid w:val="00253C78"/>
    <w:rsid w:val="00253D70"/>
    <w:rsid w:val="0025490A"/>
    <w:rsid w:val="00256041"/>
    <w:rsid w:val="00257CE1"/>
    <w:rsid w:val="00261E15"/>
    <w:rsid w:val="00266822"/>
    <w:rsid w:val="002679C9"/>
    <w:rsid w:val="00267C80"/>
    <w:rsid w:val="00270DD5"/>
    <w:rsid w:val="00271235"/>
    <w:rsid w:val="002724CE"/>
    <w:rsid w:val="00272D6F"/>
    <w:rsid w:val="0027403E"/>
    <w:rsid w:val="0027797F"/>
    <w:rsid w:val="0028082E"/>
    <w:rsid w:val="00281692"/>
    <w:rsid w:val="002817B7"/>
    <w:rsid w:val="0028187B"/>
    <w:rsid w:val="00282BCC"/>
    <w:rsid w:val="002848A5"/>
    <w:rsid w:val="00285C29"/>
    <w:rsid w:val="002916E1"/>
    <w:rsid w:val="00293557"/>
    <w:rsid w:val="002939B5"/>
    <w:rsid w:val="00293D13"/>
    <w:rsid w:val="00296580"/>
    <w:rsid w:val="0029717C"/>
    <w:rsid w:val="00297ED2"/>
    <w:rsid w:val="002A2004"/>
    <w:rsid w:val="002A519D"/>
    <w:rsid w:val="002A5421"/>
    <w:rsid w:val="002A5CC1"/>
    <w:rsid w:val="002A6133"/>
    <w:rsid w:val="002B09F7"/>
    <w:rsid w:val="002B212B"/>
    <w:rsid w:val="002B3123"/>
    <w:rsid w:val="002B338B"/>
    <w:rsid w:val="002B3D43"/>
    <w:rsid w:val="002B453D"/>
    <w:rsid w:val="002B5A95"/>
    <w:rsid w:val="002B6F32"/>
    <w:rsid w:val="002B6FB0"/>
    <w:rsid w:val="002B790D"/>
    <w:rsid w:val="002C0803"/>
    <w:rsid w:val="002C167B"/>
    <w:rsid w:val="002C18E9"/>
    <w:rsid w:val="002C1E23"/>
    <w:rsid w:val="002C3D7C"/>
    <w:rsid w:val="002C3FDD"/>
    <w:rsid w:val="002C4300"/>
    <w:rsid w:val="002C7443"/>
    <w:rsid w:val="002D1205"/>
    <w:rsid w:val="002D19C4"/>
    <w:rsid w:val="002D3F0D"/>
    <w:rsid w:val="002D58D8"/>
    <w:rsid w:val="002D65CD"/>
    <w:rsid w:val="002D6C30"/>
    <w:rsid w:val="002D6CCF"/>
    <w:rsid w:val="002E162A"/>
    <w:rsid w:val="002E1F01"/>
    <w:rsid w:val="002E2766"/>
    <w:rsid w:val="002E334F"/>
    <w:rsid w:val="002E3374"/>
    <w:rsid w:val="002E3384"/>
    <w:rsid w:val="002E3A68"/>
    <w:rsid w:val="002E3C32"/>
    <w:rsid w:val="002E526D"/>
    <w:rsid w:val="002E5B1D"/>
    <w:rsid w:val="002E63D0"/>
    <w:rsid w:val="002E73E3"/>
    <w:rsid w:val="002F0CF9"/>
    <w:rsid w:val="002F103D"/>
    <w:rsid w:val="002F131F"/>
    <w:rsid w:val="002F3A53"/>
    <w:rsid w:val="002F4101"/>
    <w:rsid w:val="002F42D1"/>
    <w:rsid w:val="002F4EAB"/>
    <w:rsid w:val="002F52C3"/>
    <w:rsid w:val="002F5FCF"/>
    <w:rsid w:val="002F7AF1"/>
    <w:rsid w:val="00300E32"/>
    <w:rsid w:val="00302ED2"/>
    <w:rsid w:val="00303516"/>
    <w:rsid w:val="0030364B"/>
    <w:rsid w:val="003056A0"/>
    <w:rsid w:val="0030595F"/>
    <w:rsid w:val="003101E2"/>
    <w:rsid w:val="003108F6"/>
    <w:rsid w:val="00311A56"/>
    <w:rsid w:val="003120C9"/>
    <w:rsid w:val="003136BF"/>
    <w:rsid w:val="003140F5"/>
    <w:rsid w:val="00315B0C"/>
    <w:rsid w:val="0032054D"/>
    <w:rsid w:val="00320845"/>
    <w:rsid w:val="0032129B"/>
    <w:rsid w:val="00321668"/>
    <w:rsid w:val="00321E4F"/>
    <w:rsid w:val="00323E01"/>
    <w:rsid w:val="00323E15"/>
    <w:rsid w:val="003248B7"/>
    <w:rsid w:val="003255FE"/>
    <w:rsid w:val="00325ABD"/>
    <w:rsid w:val="003266A1"/>
    <w:rsid w:val="00330FC1"/>
    <w:rsid w:val="00332026"/>
    <w:rsid w:val="003322CC"/>
    <w:rsid w:val="00332BEE"/>
    <w:rsid w:val="00336E3B"/>
    <w:rsid w:val="00337242"/>
    <w:rsid w:val="00340F81"/>
    <w:rsid w:val="00342C47"/>
    <w:rsid w:val="00343506"/>
    <w:rsid w:val="003461E5"/>
    <w:rsid w:val="00346E98"/>
    <w:rsid w:val="003471D4"/>
    <w:rsid w:val="00351496"/>
    <w:rsid w:val="00351D5D"/>
    <w:rsid w:val="00352AA4"/>
    <w:rsid w:val="00354579"/>
    <w:rsid w:val="0035491F"/>
    <w:rsid w:val="00356954"/>
    <w:rsid w:val="00356F00"/>
    <w:rsid w:val="003626E6"/>
    <w:rsid w:val="0036575F"/>
    <w:rsid w:val="00365ACA"/>
    <w:rsid w:val="0036623A"/>
    <w:rsid w:val="00366B0C"/>
    <w:rsid w:val="00367409"/>
    <w:rsid w:val="00367CAC"/>
    <w:rsid w:val="003717C3"/>
    <w:rsid w:val="0037229D"/>
    <w:rsid w:val="00373571"/>
    <w:rsid w:val="00374123"/>
    <w:rsid w:val="00374638"/>
    <w:rsid w:val="00375337"/>
    <w:rsid w:val="0037602D"/>
    <w:rsid w:val="003766CA"/>
    <w:rsid w:val="00377481"/>
    <w:rsid w:val="00377798"/>
    <w:rsid w:val="003802D7"/>
    <w:rsid w:val="00380529"/>
    <w:rsid w:val="00381D8C"/>
    <w:rsid w:val="00381FFF"/>
    <w:rsid w:val="00382811"/>
    <w:rsid w:val="00383FC4"/>
    <w:rsid w:val="003846F9"/>
    <w:rsid w:val="00384FF5"/>
    <w:rsid w:val="003857F7"/>
    <w:rsid w:val="00387AF1"/>
    <w:rsid w:val="003905A4"/>
    <w:rsid w:val="00391596"/>
    <w:rsid w:val="003918AD"/>
    <w:rsid w:val="00391B2C"/>
    <w:rsid w:val="003923C9"/>
    <w:rsid w:val="003924A6"/>
    <w:rsid w:val="00397408"/>
    <w:rsid w:val="00397A0D"/>
    <w:rsid w:val="003A14E0"/>
    <w:rsid w:val="003A4A29"/>
    <w:rsid w:val="003A5D23"/>
    <w:rsid w:val="003A6CB9"/>
    <w:rsid w:val="003A7A5D"/>
    <w:rsid w:val="003A7ACB"/>
    <w:rsid w:val="003A7C53"/>
    <w:rsid w:val="003A7E95"/>
    <w:rsid w:val="003B1906"/>
    <w:rsid w:val="003B1AF9"/>
    <w:rsid w:val="003B25BD"/>
    <w:rsid w:val="003B33B4"/>
    <w:rsid w:val="003B423F"/>
    <w:rsid w:val="003B62FF"/>
    <w:rsid w:val="003B6EE3"/>
    <w:rsid w:val="003B739C"/>
    <w:rsid w:val="003B7D72"/>
    <w:rsid w:val="003C0343"/>
    <w:rsid w:val="003C3051"/>
    <w:rsid w:val="003C33FD"/>
    <w:rsid w:val="003C359A"/>
    <w:rsid w:val="003C45A1"/>
    <w:rsid w:val="003C6313"/>
    <w:rsid w:val="003C68DF"/>
    <w:rsid w:val="003C75A3"/>
    <w:rsid w:val="003C7820"/>
    <w:rsid w:val="003D0E70"/>
    <w:rsid w:val="003D22FE"/>
    <w:rsid w:val="003D369C"/>
    <w:rsid w:val="003D4C58"/>
    <w:rsid w:val="003D4ECA"/>
    <w:rsid w:val="003D5772"/>
    <w:rsid w:val="003D64FB"/>
    <w:rsid w:val="003D6FCF"/>
    <w:rsid w:val="003D70A6"/>
    <w:rsid w:val="003E0643"/>
    <w:rsid w:val="003E1D30"/>
    <w:rsid w:val="003E2215"/>
    <w:rsid w:val="003E3949"/>
    <w:rsid w:val="003E3965"/>
    <w:rsid w:val="003E3ACE"/>
    <w:rsid w:val="003E3EAE"/>
    <w:rsid w:val="003E55B2"/>
    <w:rsid w:val="003E717C"/>
    <w:rsid w:val="003F2579"/>
    <w:rsid w:val="003F6E1C"/>
    <w:rsid w:val="00400423"/>
    <w:rsid w:val="00402056"/>
    <w:rsid w:val="0040374F"/>
    <w:rsid w:val="00403A2A"/>
    <w:rsid w:val="00403CCA"/>
    <w:rsid w:val="00404786"/>
    <w:rsid w:val="00405766"/>
    <w:rsid w:val="004063A1"/>
    <w:rsid w:val="00406C19"/>
    <w:rsid w:val="00406E98"/>
    <w:rsid w:val="00407C52"/>
    <w:rsid w:val="00407E4C"/>
    <w:rsid w:val="00412481"/>
    <w:rsid w:val="00414000"/>
    <w:rsid w:val="004141C8"/>
    <w:rsid w:val="004152FC"/>
    <w:rsid w:val="00415D29"/>
    <w:rsid w:val="00420551"/>
    <w:rsid w:val="0042607B"/>
    <w:rsid w:val="0043055F"/>
    <w:rsid w:val="0043180D"/>
    <w:rsid w:val="00431CE5"/>
    <w:rsid w:val="00431D32"/>
    <w:rsid w:val="00432ABE"/>
    <w:rsid w:val="0043348A"/>
    <w:rsid w:val="00433E15"/>
    <w:rsid w:val="004341E5"/>
    <w:rsid w:val="0043508E"/>
    <w:rsid w:val="004359EA"/>
    <w:rsid w:val="0044054A"/>
    <w:rsid w:val="004414A5"/>
    <w:rsid w:val="00445622"/>
    <w:rsid w:val="0044700B"/>
    <w:rsid w:val="004470C4"/>
    <w:rsid w:val="004528EE"/>
    <w:rsid w:val="004539B1"/>
    <w:rsid w:val="00453D64"/>
    <w:rsid w:val="004559A6"/>
    <w:rsid w:val="00456785"/>
    <w:rsid w:val="004568B9"/>
    <w:rsid w:val="00456A6D"/>
    <w:rsid w:val="00456D1E"/>
    <w:rsid w:val="00456E6C"/>
    <w:rsid w:val="0046295B"/>
    <w:rsid w:val="00463B93"/>
    <w:rsid w:val="00464CDB"/>
    <w:rsid w:val="004677CB"/>
    <w:rsid w:val="00467C80"/>
    <w:rsid w:val="004710CF"/>
    <w:rsid w:val="004724A8"/>
    <w:rsid w:val="00473986"/>
    <w:rsid w:val="00474052"/>
    <w:rsid w:val="004745CA"/>
    <w:rsid w:val="0047516C"/>
    <w:rsid w:val="0047579B"/>
    <w:rsid w:val="004758E4"/>
    <w:rsid w:val="00476602"/>
    <w:rsid w:val="00477003"/>
    <w:rsid w:val="004774F5"/>
    <w:rsid w:val="0048153D"/>
    <w:rsid w:val="004816C7"/>
    <w:rsid w:val="00484367"/>
    <w:rsid w:val="00484C16"/>
    <w:rsid w:val="0048539D"/>
    <w:rsid w:val="00485FDB"/>
    <w:rsid w:val="004862F7"/>
    <w:rsid w:val="00486F32"/>
    <w:rsid w:val="004877C8"/>
    <w:rsid w:val="004901D3"/>
    <w:rsid w:val="004904D1"/>
    <w:rsid w:val="00491F82"/>
    <w:rsid w:val="00493589"/>
    <w:rsid w:val="00493809"/>
    <w:rsid w:val="00497290"/>
    <w:rsid w:val="004A0B5C"/>
    <w:rsid w:val="004A0B7C"/>
    <w:rsid w:val="004A1629"/>
    <w:rsid w:val="004A30B8"/>
    <w:rsid w:val="004A4134"/>
    <w:rsid w:val="004A52B2"/>
    <w:rsid w:val="004A5DDA"/>
    <w:rsid w:val="004A67AA"/>
    <w:rsid w:val="004B24FF"/>
    <w:rsid w:val="004B33A6"/>
    <w:rsid w:val="004B3844"/>
    <w:rsid w:val="004B5D07"/>
    <w:rsid w:val="004B5EA4"/>
    <w:rsid w:val="004B6ACC"/>
    <w:rsid w:val="004B6AF1"/>
    <w:rsid w:val="004B7E9B"/>
    <w:rsid w:val="004B7EBE"/>
    <w:rsid w:val="004B7FF7"/>
    <w:rsid w:val="004C164D"/>
    <w:rsid w:val="004C4D71"/>
    <w:rsid w:val="004C531E"/>
    <w:rsid w:val="004C5775"/>
    <w:rsid w:val="004C6C90"/>
    <w:rsid w:val="004D1E32"/>
    <w:rsid w:val="004D2C9C"/>
    <w:rsid w:val="004D4794"/>
    <w:rsid w:val="004D5A0A"/>
    <w:rsid w:val="004D5BC7"/>
    <w:rsid w:val="004D739D"/>
    <w:rsid w:val="004D78B8"/>
    <w:rsid w:val="004D7A98"/>
    <w:rsid w:val="004E0906"/>
    <w:rsid w:val="004E213A"/>
    <w:rsid w:val="004E277B"/>
    <w:rsid w:val="004E59F7"/>
    <w:rsid w:val="004E6273"/>
    <w:rsid w:val="004E680E"/>
    <w:rsid w:val="004E7DE2"/>
    <w:rsid w:val="004F3585"/>
    <w:rsid w:val="004F371B"/>
    <w:rsid w:val="004F3FF8"/>
    <w:rsid w:val="004F48AE"/>
    <w:rsid w:val="004F4DBB"/>
    <w:rsid w:val="005000AA"/>
    <w:rsid w:val="00501C21"/>
    <w:rsid w:val="005037CD"/>
    <w:rsid w:val="00504771"/>
    <w:rsid w:val="00504795"/>
    <w:rsid w:val="00506C0B"/>
    <w:rsid w:val="00507721"/>
    <w:rsid w:val="00510339"/>
    <w:rsid w:val="00511D12"/>
    <w:rsid w:val="0051270D"/>
    <w:rsid w:val="00513281"/>
    <w:rsid w:val="0051395F"/>
    <w:rsid w:val="00514CBA"/>
    <w:rsid w:val="005206DF"/>
    <w:rsid w:val="00521238"/>
    <w:rsid w:val="0052630A"/>
    <w:rsid w:val="005302F4"/>
    <w:rsid w:val="0053177A"/>
    <w:rsid w:val="0053251C"/>
    <w:rsid w:val="00532727"/>
    <w:rsid w:val="00532EBF"/>
    <w:rsid w:val="00532EFF"/>
    <w:rsid w:val="005339C9"/>
    <w:rsid w:val="00533EA1"/>
    <w:rsid w:val="00534F0F"/>
    <w:rsid w:val="005352B3"/>
    <w:rsid w:val="00540927"/>
    <w:rsid w:val="00541105"/>
    <w:rsid w:val="005454E4"/>
    <w:rsid w:val="005518C2"/>
    <w:rsid w:val="00551D26"/>
    <w:rsid w:val="00552F30"/>
    <w:rsid w:val="00554077"/>
    <w:rsid w:val="00554327"/>
    <w:rsid w:val="00554745"/>
    <w:rsid w:val="005552D2"/>
    <w:rsid w:val="005553C7"/>
    <w:rsid w:val="00556A2A"/>
    <w:rsid w:val="00556CF0"/>
    <w:rsid w:val="0056034A"/>
    <w:rsid w:val="005604C5"/>
    <w:rsid w:val="005604CC"/>
    <w:rsid w:val="00561C4F"/>
    <w:rsid w:val="00561C5A"/>
    <w:rsid w:val="005676B5"/>
    <w:rsid w:val="0057058B"/>
    <w:rsid w:val="00572D26"/>
    <w:rsid w:val="005754AC"/>
    <w:rsid w:val="00576BBA"/>
    <w:rsid w:val="005771C3"/>
    <w:rsid w:val="00577732"/>
    <w:rsid w:val="00577B54"/>
    <w:rsid w:val="005812D7"/>
    <w:rsid w:val="00581A0B"/>
    <w:rsid w:val="00581A29"/>
    <w:rsid w:val="00582FF1"/>
    <w:rsid w:val="00584D2B"/>
    <w:rsid w:val="00586076"/>
    <w:rsid w:val="00590F6D"/>
    <w:rsid w:val="005910C0"/>
    <w:rsid w:val="005913D8"/>
    <w:rsid w:val="00591A60"/>
    <w:rsid w:val="00591B79"/>
    <w:rsid w:val="005925FE"/>
    <w:rsid w:val="00593262"/>
    <w:rsid w:val="005946C4"/>
    <w:rsid w:val="0059697F"/>
    <w:rsid w:val="005A065F"/>
    <w:rsid w:val="005A0C12"/>
    <w:rsid w:val="005A1B69"/>
    <w:rsid w:val="005A305B"/>
    <w:rsid w:val="005A37BA"/>
    <w:rsid w:val="005A4AAB"/>
    <w:rsid w:val="005A5ED7"/>
    <w:rsid w:val="005A78F0"/>
    <w:rsid w:val="005B15AE"/>
    <w:rsid w:val="005B34E0"/>
    <w:rsid w:val="005B45AB"/>
    <w:rsid w:val="005B4840"/>
    <w:rsid w:val="005B4A24"/>
    <w:rsid w:val="005B5DFC"/>
    <w:rsid w:val="005C1A41"/>
    <w:rsid w:val="005C2D2E"/>
    <w:rsid w:val="005C2F8C"/>
    <w:rsid w:val="005C4565"/>
    <w:rsid w:val="005C4F7E"/>
    <w:rsid w:val="005C688A"/>
    <w:rsid w:val="005C73A2"/>
    <w:rsid w:val="005C7A37"/>
    <w:rsid w:val="005D03D0"/>
    <w:rsid w:val="005D07F9"/>
    <w:rsid w:val="005D1963"/>
    <w:rsid w:val="005D213C"/>
    <w:rsid w:val="005D34FC"/>
    <w:rsid w:val="005D46B9"/>
    <w:rsid w:val="005D54C4"/>
    <w:rsid w:val="005D65A6"/>
    <w:rsid w:val="005D69CC"/>
    <w:rsid w:val="005E05CD"/>
    <w:rsid w:val="005E0908"/>
    <w:rsid w:val="005E3DF7"/>
    <w:rsid w:val="005E6587"/>
    <w:rsid w:val="005F1167"/>
    <w:rsid w:val="005F227D"/>
    <w:rsid w:val="00604AAB"/>
    <w:rsid w:val="00604BAA"/>
    <w:rsid w:val="00604EBF"/>
    <w:rsid w:val="006073F8"/>
    <w:rsid w:val="00607D8F"/>
    <w:rsid w:val="00615BC9"/>
    <w:rsid w:val="006171C3"/>
    <w:rsid w:val="00621BE5"/>
    <w:rsid w:val="00621C7C"/>
    <w:rsid w:val="00621F1C"/>
    <w:rsid w:val="00625BE3"/>
    <w:rsid w:val="00632419"/>
    <w:rsid w:val="006328EB"/>
    <w:rsid w:val="00633535"/>
    <w:rsid w:val="00634D94"/>
    <w:rsid w:val="00635114"/>
    <w:rsid w:val="0063562B"/>
    <w:rsid w:val="0063601F"/>
    <w:rsid w:val="00636212"/>
    <w:rsid w:val="0064041F"/>
    <w:rsid w:val="006407AF"/>
    <w:rsid w:val="00641030"/>
    <w:rsid w:val="00643A26"/>
    <w:rsid w:val="00645D52"/>
    <w:rsid w:val="0065133B"/>
    <w:rsid w:val="0065165D"/>
    <w:rsid w:val="006525C1"/>
    <w:rsid w:val="00652B61"/>
    <w:rsid w:val="00652FFF"/>
    <w:rsid w:val="006530AC"/>
    <w:rsid w:val="00655155"/>
    <w:rsid w:val="00656D88"/>
    <w:rsid w:val="006570F3"/>
    <w:rsid w:val="00657460"/>
    <w:rsid w:val="00657503"/>
    <w:rsid w:val="006602F1"/>
    <w:rsid w:val="00661CEA"/>
    <w:rsid w:val="00663056"/>
    <w:rsid w:val="006632DB"/>
    <w:rsid w:val="006672F7"/>
    <w:rsid w:val="00667B5F"/>
    <w:rsid w:val="00670C79"/>
    <w:rsid w:val="00670ED4"/>
    <w:rsid w:val="006716F8"/>
    <w:rsid w:val="00672928"/>
    <w:rsid w:val="00673114"/>
    <w:rsid w:val="00675628"/>
    <w:rsid w:val="00676812"/>
    <w:rsid w:val="00677CC2"/>
    <w:rsid w:val="006827D3"/>
    <w:rsid w:val="00684018"/>
    <w:rsid w:val="00686BE0"/>
    <w:rsid w:val="00690297"/>
    <w:rsid w:val="00690349"/>
    <w:rsid w:val="006928A5"/>
    <w:rsid w:val="00692B21"/>
    <w:rsid w:val="00693085"/>
    <w:rsid w:val="00693EBF"/>
    <w:rsid w:val="0069453A"/>
    <w:rsid w:val="006946B6"/>
    <w:rsid w:val="006963A4"/>
    <w:rsid w:val="00697594"/>
    <w:rsid w:val="00697FFA"/>
    <w:rsid w:val="006A087F"/>
    <w:rsid w:val="006A12A5"/>
    <w:rsid w:val="006A1A75"/>
    <w:rsid w:val="006A232A"/>
    <w:rsid w:val="006A280D"/>
    <w:rsid w:val="006A69C8"/>
    <w:rsid w:val="006A799A"/>
    <w:rsid w:val="006B0271"/>
    <w:rsid w:val="006B1455"/>
    <w:rsid w:val="006B14EE"/>
    <w:rsid w:val="006B29BE"/>
    <w:rsid w:val="006B319A"/>
    <w:rsid w:val="006B3842"/>
    <w:rsid w:val="006B5A81"/>
    <w:rsid w:val="006B705C"/>
    <w:rsid w:val="006C53CA"/>
    <w:rsid w:val="006C60D6"/>
    <w:rsid w:val="006D0454"/>
    <w:rsid w:val="006D2056"/>
    <w:rsid w:val="006D3667"/>
    <w:rsid w:val="006D520E"/>
    <w:rsid w:val="006D5480"/>
    <w:rsid w:val="006D6163"/>
    <w:rsid w:val="006D7751"/>
    <w:rsid w:val="006D7AFA"/>
    <w:rsid w:val="006E061B"/>
    <w:rsid w:val="006E09AD"/>
    <w:rsid w:val="006E0BCC"/>
    <w:rsid w:val="006E1B29"/>
    <w:rsid w:val="006E1FD2"/>
    <w:rsid w:val="006E27DB"/>
    <w:rsid w:val="006E296F"/>
    <w:rsid w:val="006E4042"/>
    <w:rsid w:val="006E4B78"/>
    <w:rsid w:val="006E57C0"/>
    <w:rsid w:val="006E58B1"/>
    <w:rsid w:val="006E6276"/>
    <w:rsid w:val="006E6310"/>
    <w:rsid w:val="006E76AC"/>
    <w:rsid w:val="006F01C4"/>
    <w:rsid w:val="006F084A"/>
    <w:rsid w:val="006F1449"/>
    <w:rsid w:val="006F2259"/>
    <w:rsid w:val="006F487B"/>
    <w:rsid w:val="006F5250"/>
    <w:rsid w:val="006F53DF"/>
    <w:rsid w:val="006F62D3"/>
    <w:rsid w:val="006F740B"/>
    <w:rsid w:val="006F7D42"/>
    <w:rsid w:val="00701693"/>
    <w:rsid w:val="00702869"/>
    <w:rsid w:val="00703E69"/>
    <w:rsid w:val="00705AC6"/>
    <w:rsid w:val="00706234"/>
    <w:rsid w:val="0070657B"/>
    <w:rsid w:val="00710DF1"/>
    <w:rsid w:val="00710F9F"/>
    <w:rsid w:val="007113DD"/>
    <w:rsid w:val="00712073"/>
    <w:rsid w:val="00713322"/>
    <w:rsid w:val="0071339B"/>
    <w:rsid w:val="00713AC5"/>
    <w:rsid w:val="00714813"/>
    <w:rsid w:val="00720FDD"/>
    <w:rsid w:val="007212AE"/>
    <w:rsid w:val="00721726"/>
    <w:rsid w:val="0072635F"/>
    <w:rsid w:val="0073036E"/>
    <w:rsid w:val="00731BE9"/>
    <w:rsid w:val="00734440"/>
    <w:rsid w:val="007355EB"/>
    <w:rsid w:val="0073784B"/>
    <w:rsid w:val="00741019"/>
    <w:rsid w:val="0074130B"/>
    <w:rsid w:val="00741739"/>
    <w:rsid w:val="00741A2B"/>
    <w:rsid w:val="00742DB1"/>
    <w:rsid w:val="007438AB"/>
    <w:rsid w:val="00744298"/>
    <w:rsid w:val="00744A41"/>
    <w:rsid w:val="00746039"/>
    <w:rsid w:val="0074660D"/>
    <w:rsid w:val="00747194"/>
    <w:rsid w:val="0074760C"/>
    <w:rsid w:val="00752315"/>
    <w:rsid w:val="00753AE5"/>
    <w:rsid w:val="00756699"/>
    <w:rsid w:val="00756BE0"/>
    <w:rsid w:val="00757A5B"/>
    <w:rsid w:val="007600BB"/>
    <w:rsid w:val="007600EA"/>
    <w:rsid w:val="0076054B"/>
    <w:rsid w:val="00760C4F"/>
    <w:rsid w:val="007635A5"/>
    <w:rsid w:val="0076392F"/>
    <w:rsid w:val="00763F70"/>
    <w:rsid w:val="007641C4"/>
    <w:rsid w:val="00765A22"/>
    <w:rsid w:val="00767959"/>
    <w:rsid w:val="00772BFC"/>
    <w:rsid w:val="0077323A"/>
    <w:rsid w:val="0077458D"/>
    <w:rsid w:val="0077533D"/>
    <w:rsid w:val="00775CB5"/>
    <w:rsid w:val="0077629E"/>
    <w:rsid w:val="007763EE"/>
    <w:rsid w:val="00780A41"/>
    <w:rsid w:val="00780CF8"/>
    <w:rsid w:val="00781E2D"/>
    <w:rsid w:val="00782534"/>
    <w:rsid w:val="00782E94"/>
    <w:rsid w:val="00784056"/>
    <w:rsid w:val="00784F87"/>
    <w:rsid w:val="00785D01"/>
    <w:rsid w:val="00787252"/>
    <w:rsid w:val="00787A8A"/>
    <w:rsid w:val="00790AD1"/>
    <w:rsid w:val="00790CFA"/>
    <w:rsid w:val="00791DD6"/>
    <w:rsid w:val="00792D30"/>
    <w:rsid w:val="00794787"/>
    <w:rsid w:val="00795FA8"/>
    <w:rsid w:val="007968A0"/>
    <w:rsid w:val="007A0C1B"/>
    <w:rsid w:val="007A0FA9"/>
    <w:rsid w:val="007A37D8"/>
    <w:rsid w:val="007A69AE"/>
    <w:rsid w:val="007A76A6"/>
    <w:rsid w:val="007B01B5"/>
    <w:rsid w:val="007B025C"/>
    <w:rsid w:val="007B0512"/>
    <w:rsid w:val="007B0784"/>
    <w:rsid w:val="007B3233"/>
    <w:rsid w:val="007B4870"/>
    <w:rsid w:val="007B5089"/>
    <w:rsid w:val="007B5448"/>
    <w:rsid w:val="007B5DA6"/>
    <w:rsid w:val="007C0340"/>
    <w:rsid w:val="007C0AFB"/>
    <w:rsid w:val="007C139A"/>
    <w:rsid w:val="007C1AFD"/>
    <w:rsid w:val="007C27F8"/>
    <w:rsid w:val="007C2994"/>
    <w:rsid w:val="007C3D03"/>
    <w:rsid w:val="007C44B8"/>
    <w:rsid w:val="007C5248"/>
    <w:rsid w:val="007C6B19"/>
    <w:rsid w:val="007C7DD1"/>
    <w:rsid w:val="007D0A6E"/>
    <w:rsid w:val="007D0E41"/>
    <w:rsid w:val="007D1EFA"/>
    <w:rsid w:val="007D2453"/>
    <w:rsid w:val="007D498D"/>
    <w:rsid w:val="007D5FE4"/>
    <w:rsid w:val="007D6732"/>
    <w:rsid w:val="007D6A0F"/>
    <w:rsid w:val="007D6BEC"/>
    <w:rsid w:val="007E071B"/>
    <w:rsid w:val="007E109F"/>
    <w:rsid w:val="007E12D7"/>
    <w:rsid w:val="007E2742"/>
    <w:rsid w:val="007E2C4D"/>
    <w:rsid w:val="007E367F"/>
    <w:rsid w:val="007E4558"/>
    <w:rsid w:val="007E4F17"/>
    <w:rsid w:val="007E694C"/>
    <w:rsid w:val="007E6AB1"/>
    <w:rsid w:val="007F0E9B"/>
    <w:rsid w:val="007F139B"/>
    <w:rsid w:val="007F3D15"/>
    <w:rsid w:val="007F5110"/>
    <w:rsid w:val="007F5827"/>
    <w:rsid w:val="007F583E"/>
    <w:rsid w:val="00800D16"/>
    <w:rsid w:val="008038BD"/>
    <w:rsid w:val="00804552"/>
    <w:rsid w:val="008057B6"/>
    <w:rsid w:val="0080789C"/>
    <w:rsid w:val="008078F6"/>
    <w:rsid w:val="00807AB7"/>
    <w:rsid w:val="008107A9"/>
    <w:rsid w:val="00810BBC"/>
    <w:rsid w:val="00811F5B"/>
    <w:rsid w:val="008121C5"/>
    <w:rsid w:val="008136A2"/>
    <w:rsid w:val="008161D0"/>
    <w:rsid w:val="008171CA"/>
    <w:rsid w:val="00825940"/>
    <w:rsid w:val="00826B77"/>
    <w:rsid w:val="00831AFC"/>
    <w:rsid w:val="00832C35"/>
    <w:rsid w:val="008347CA"/>
    <w:rsid w:val="00834D0F"/>
    <w:rsid w:val="008350EC"/>
    <w:rsid w:val="00835964"/>
    <w:rsid w:val="00836725"/>
    <w:rsid w:val="0083745E"/>
    <w:rsid w:val="00837800"/>
    <w:rsid w:val="00837983"/>
    <w:rsid w:val="00840AEF"/>
    <w:rsid w:val="00842D19"/>
    <w:rsid w:val="00844397"/>
    <w:rsid w:val="00845093"/>
    <w:rsid w:val="00846C31"/>
    <w:rsid w:val="00846F80"/>
    <w:rsid w:val="008477DF"/>
    <w:rsid w:val="00851DEE"/>
    <w:rsid w:val="00854A3C"/>
    <w:rsid w:val="00854F30"/>
    <w:rsid w:val="0085517F"/>
    <w:rsid w:val="0085568F"/>
    <w:rsid w:val="008560DE"/>
    <w:rsid w:val="00856E9E"/>
    <w:rsid w:val="0086546D"/>
    <w:rsid w:val="00865CE5"/>
    <w:rsid w:val="00866525"/>
    <w:rsid w:val="008676F6"/>
    <w:rsid w:val="00870F6B"/>
    <w:rsid w:val="0087104E"/>
    <w:rsid w:val="0087140E"/>
    <w:rsid w:val="0087362F"/>
    <w:rsid w:val="0087422E"/>
    <w:rsid w:val="0087703B"/>
    <w:rsid w:val="008774F1"/>
    <w:rsid w:val="0088094E"/>
    <w:rsid w:val="0088164B"/>
    <w:rsid w:val="00882136"/>
    <w:rsid w:val="00883A6F"/>
    <w:rsid w:val="0088525A"/>
    <w:rsid w:val="00885A3F"/>
    <w:rsid w:val="00885F1F"/>
    <w:rsid w:val="008911FC"/>
    <w:rsid w:val="00896745"/>
    <w:rsid w:val="008A0593"/>
    <w:rsid w:val="008A0D60"/>
    <w:rsid w:val="008A143A"/>
    <w:rsid w:val="008A20E3"/>
    <w:rsid w:val="008A355D"/>
    <w:rsid w:val="008A73BB"/>
    <w:rsid w:val="008A7401"/>
    <w:rsid w:val="008A79B6"/>
    <w:rsid w:val="008A7DC0"/>
    <w:rsid w:val="008B1915"/>
    <w:rsid w:val="008B29E1"/>
    <w:rsid w:val="008B30E4"/>
    <w:rsid w:val="008B33ED"/>
    <w:rsid w:val="008B493C"/>
    <w:rsid w:val="008C02E3"/>
    <w:rsid w:val="008C1387"/>
    <w:rsid w:val="008C1623"/>
    <w:rsid w:val="008C3252"/>
    <w:rsid w:val="008C682F"/>
    <w:rsid w:val="008C75BB"/>
    <w:rsid w:val="008D2636"/>
    <w:rsid w:val="008D3026"/>
    <w:rsid w:val="008D465D"/>
    <w:rsid w:val="008D691F"/>
    <w:rsid w:val="008D7602"/>
    <w:rsid w:val="008E18DE"/>
    <w:rsid w:val="008E3688"/>
    <w:rsid w:val="008E3C26"/>
    <w:rsid w:val="008E509B"/>
    <w:rsid w:val="008E6502"/>
    <w:rsid w:val="008E665A"/>
    <w:rsid w:val="008E6A43"/>
    <w:rsid w:val="008F17DF"/>
    <w:rsid w:val="008F3947"/>
    <w:rsid w:val="008F4811"/>
    <w:rsid w:val="008F48D0"/>
    <w:rsid w:val="008F525A"/>
    <w:rsid w:val="008F5A65"/>
    <w:rsid w:val="008F5E6F"/>
    <w:rsid w:val="008F6841"/>
    <w:rsid w:val="008F6BA1"/>
    <w:rsid w:val="008F6C1E"/>
    <w:rsid w:val="00900132"/>
    <w:rsid w:val="009026D4"/>
    <w:rsid w:val="00903149"/>
    <w:rsid w:val="009077BD"/>
    <w:rsid w:val="00907FF3"/>
    <w:rsid w:val="00910DB6"/>
    <w:rsid w:val="00912AAE"/>
    <w:rsid w:val="0091723A"/>
    <w:rsid w:val="00917B45"/>
    <w:rsid w:val="009216A6"/>
    <w:rsid w:val="00923556"/>
    <w:rsid w:val="0092763E"/>
    <w:rsid w:val="00931047"/>
    <w:rsid w:val="0093131B"/>
    <w:rsid w:val="00931407"/>
    <w:rsid w:val="009316A6"/>
    <w:rsid w:val="00931D1D"/>
    <w:rsid w:val="009324B2"/>
    <w:rsid w:val="00932FAA"/>
    <w:rsid w:val="0093501C"/>
    <w:rsid w:val="009358E8"/>
    <w:rsid w:val="00935BB5"/>
    <w:rsid w:val="00936114"/>
    <w:rsid w:val="00936538"/>
    <w:rsid w:val="009374A6"/>
    <w:rsid w:val="009400E9"/>
    <w:rsid w:val="00943774"/>
    <w:rsid w:val="00944695"/>
    <w:rsid w:val="00946064"/>
    <w:rsid w:val="00946830"/>
    <w:rsid w:val="009472E0"/>
    <w:rsid w:val="00947E38"/>
    <w:rsid w:val="00955EEF"/>
    <w:rsid w:val="00957505"/>
    <w:rsid w:val="00957A0B"/>
    <w:rsid w:val="009601A1"/>
    <w:rsid w:val="00961F1E"/>
    <w:rsid w:val="00962779"/>
    <w:rsid w:val="0096374A"/>
    <w:rsid w:val="00963B3D"/>
    <w:rsid w:val="009643D0"/>
    <w:rsid w:val="00965030"/>
    <w:rsid w:val="009654EC"/>
    <w:rsid w:val="00966E7F"/>
    <w:rsid w:val="00967679"/>
    <w:rsid w:val="009707A5"/>
    <w:rsid w:val="00970A98"/>
    <w:rsid w:val="0097226C"/>
    <w:rsid w:val="009726BB"/>
    <w:rsid w:val="00977016"/>
    <w:rsid w:val="00981401"/>
    <w:rsid w:val="0098184A"/>
    <w:rsid w:val="00981875"/>
    <w:rsid w:val="00985F9B"/>
    <w:rsid w:val="00986CA7"/>
    <w:rsid w:val="009918D9"/>
    <w:rsid w:val="00993CD1"/>
    <w:rsid w:val="009956A5"/>
    <w:rsid w:val="0099774E"/>
    <w:rsid w:val="009977CD"/>
    <w:rsid w:val="00997DF3"/>
    <w:rsid w:val="009A0B0A"/>
    <w:rsid w:val="009A392D"/>
    <w:rsid w:val="009A406A"/>
    <w:rsid w:val="009B2F75"/>
    <w:rsid w:val="009B3E81"/>
    <w:rsid w:val="009B5606"/>
    <w:rsid w:val="009B5952"/>
    <w:rsid w:val="009B68A2"/>
    <w:rsid w:val="009C06B6"/>
    <w:rsid w:val="009C2E25"/>
    <w:rsid w:val="009C3F0B"/>
    <w:rsid w:val="009C66E7"/>
    <w:rsid w:val="009C7358"/>
    <w:rsid w:val="009D0484"/>
    <w:rsid w:val="009D06EE"/>
    <w:rsid w:val="009D17C3"/>
    <w:rsid w:val="009D234D"/>
    <w:rsid w:val="009D2587"/>
    <w:rsid w:val="009D4027"/>
    <w:rsid w:val="009D47C2"/>
    <w:rsid w:val="009D4936"/>
    <w:rsid w:val="009D5B63"/>
    <w:rsid w:val="009E00FA"/>
    <w:rsid w:val="009E19CF"/>
    <w:rsid w:val="009E2504"/>
    <w:rsid w:val="009E4B69"/>
    <w:rsid w:val="009E4E1F"/>
    <w:rsid w:val="009E4F4E"/>
    <w:rsid w:val="009E51F8"/>
    <w:rsid w:val="009E5D19"/>
    <w:rsid w:val="009E6621"/>
    <w:rsid w:val="009F006C"/>
    <w:rsid w:val="009F0230"/>
    <w:rsid w:val="009F16CB"/>
    <w:rsid w:val="009F2649"/>
    <w:rsid w:val="009F2EEA"/>
    <w:rsid w:val="009F4ED1"/>
    <w:rsid w:val="009F521C"/>
    <w:rsid w:val="009F6C30"/>
    <w:rsid w:val="00A0050A"/>
    <w:rsid w:val="00A02E9B"/>
    <w:rsid w:val="00A06338"/>
    <w:rsid w:val="00A06D20"/>
    <w:rsid w:val="00A07112"/>
    <w:rsid w:val="00A074D7"/>
    <w:rsid w:val="00A11652"/>
    <w:rsid w:val="00A1268A"/>
    <w:rsid w:val="00A12819"/>
    <w:rsid w:val="00A149A0"/>
    <w:rsid w:val="00A15D93"/>
    <w:rsid w:val="00A16A99"/>
    <w:rsid w:val="00A16E7E"/>
    <w:rsid w:val="00A17D23"/>
    <w:rsid w:val="00A20856"/>
    <w:rsid w:val="00A208E1"/>
    <w:rsid w:val="00A211E9"/>
    <w:rsid w:val="00A222BF"/>
    <w:rsid w:val="00A228A0"/>
    <w:rsid w:val="00A238BE"/>
    <w:rsid w:val="00A272EE"/>
    <w:rsid w:val="00A31895"/>
    <w:rsid w:val="00A322F4"/>
    <w:rsid w:val="00A3371D"/>
    <w:rsid w:val="00A366F8"/>
    <w:rsid w:val="00A37391"/>
    <w:rsid w:val="00A377D6"/>
    <w:rsid w:val="00A4161A"/>
    <w:rsid w:val="00A4358F"/>
    <w:rsid w:val="00A44B1E"/>
    <w:rsid w:val="00A461C2"/>
    <w:rsid w:val="00A50935"/>
    <w:rsid w:val="00A51E55"/>
    <w:rsid w:val="00A521AB"/>
    <w:rsid w:val="00A5253B"/>
    <w:rsid w:val="00A53746"/>
    <w:rsid w:val="00A55B71"/>
    <w:rsid w:val="00A56CD0"/>
    <w:rsid w:val="00A56D07"/>
    <w:rsid w:val="00A57869"/>
    <w:rsid w:val="00A60B35"/>
    <w:rsid w:val="00A618CD"/>
    <w:rsid w:val="00A61D3E"/>
    <w:rsid w:val="00A62CB7"/>
    <w:rsid w:val="00A63977"/>
    <w:rsid w:val="00A66EEC"/>
    <w:rsid w:val="00A67009"/>
    <w:rsid w:val="00A67B9D"/>
    <w:rsid w:val="00A71C36"/>
    <w:rsid w:val="00A71C5E"/>
    <w:rsid w:val="00A722C7"/>
    <w:rsid w:val="00A75109"/>
    <w:rsid w:val="00A75CB6"/>
    <w:rsid w:val="00A7643E"/>
    <w:rsid w:val="00A825B5"/>
    <w:rsid w:val="00A83CEF"/>
    <w:rsid w:val="00A84F6A"/>
    <w:rsid w:val="00A85633"/>
    <w:rsid w:val="00A87056"/>
    <w:rsid w:val="00A95653"/>
    <w:rsid w:val="00A9649E"/>
    <w:rsid w:val="00A97A80"/>
    <w:rsid w:val="00AA07C8"/>
    <w:rsid w:val="00AA0E75"/>
    <w:rsid w:val="00AA1341"/>
    <w:rsid w:val="00AA1506"/>
    <w:rsid w:val="00AA289F"/>
    <w:rsid w:val="00AA301F"/>
    <w:rsid w:val="00AA30CE"/>
    <w:rsid w:val="00AA3189"/>
    <w:rsid w:val="00AA487D"/>
    <w:rsid w:val="00AA4AF7"/>
    <w:rsid w:val="00AA5B76"/>
    <w:rsid w:val="00AB0D92"/>
    <w:rsid w:val="00AB16D0"/>
    <w:rsid w:val="00AB1B9E"/>
    <w:rsid w:val="00AB2336"/>
    <w:rsid w:val="00AB2C1B"/>
    <w:rsid w:val="00AB4EB9"/>
    <w:rsid w:val="00AB54B5"/>
    <w:rsid w:val="00AB60C3"/>
    <w:rsid w:val="00AC08B5"/>
    <w:rsid w:val="00AC3AE5"/>
    <w:rsid w:val="00AC3BF2"/>
    <w:rsid w:val="00AC408D"/>
    <w:rsid w:val="00AC4724"/>
    <w:rsid w:val="00AC47DF"/>
    <w:rsid w:val="00AC5E06"/>
    <w:rsid w:val="00AC6278"/>
    <w:rsid w:val="00AC696D"/>
    <w:rsid w:val="00AC7635"/>
    <w:rsid w:val="00AC7A01"/>
    <w:rsid w:val="00AD21FF"/>
    <w:rsid w:val="00AD2289"/>
    <w:rsid w:val="00AD3389"/>
    <w:rsid w:val="00AD4444"/>
    <w:rsid w:val="00AD5483"/>
    <w:rsid w:val="00AE0375"/>
    <w:rsid w:val="00AE0C22"/>
    <w:rsid w:val="00AE272C"/>
    <w:rsid w:val="00AE5AE4"/>
    <w:rsid w:val="00AF0249"/>
    <w:rsid w:val="00AF150F"/>
    <w:rsid w:val="00AF4214"/>
    <w:rsid w:val="00AF4737"/>
    <w:rsid w:val="00AF664D"/>
    <w:rsid w:val="00AF7182"/>
    <w:rsid w:val="00B009F4"/>
    <w:rsid w:val="00B00F87"/>
    <w:rsid w:val="00B01EBB"/>
    <w:rsid w:val="00B02BC2"/>
    <w:rsid w:val="00B033DF"/>
    <w:rsid w:val="00B0470A"/>
    <w:rsid w:val="00B05F13"/>
    <w:rsid w:val="00B07259"/>
    <w:rsid w:val="00B076AD"/>
    <w:rsid w:val="00B12858"/>
    <w:rsid w:val="00B1483A"/>
    <w:rsid w:val="00B20172"/>
    <w:rsid w:val="00B202A7"/>
    <w:rsid w:val="00B21C85"/>
    <w:rsid w:val="00B22A4E"/>
    <w:rsid w:val="00B2364D"/>
    <w:rsid w:val="00B24680"/>
    <w:rsid w:val="00B24B50"/>
    <w:rsid w:val="00B24CC4"/>
    <w:rsid w:val="00B259BA"/>
    <w:rsid w:val="00B25BCE"/>
    <w:rsid w:val="00B25EEF"/>
    <w:rsid w:val="00B265AE"/>
    <w:rsid w:val="00B26A77"/>
    <w:rsid w:val="00B27C47"/>
    <w:rsid w:val="00B3042D"/>
    <w:rsid w:val="00B33492"/>
    <w:rsid w:val="00B34372"/>
    <w:rsid w:val="00B36E0F"/>
    <w:rsid w:val="00B40363"/>
    <w:rsid w:val="00B42B9C"/>
    <w:rsid w:val="00B4301D"/>
    <w:rsid w:val="00B44140"/>
    <w:rsid w:val="00B46FFB"/>
    <w:rsid w:val="00B4779E"/>
    <w:rsid w:val="00B478DC"/>
    <w:rsid w:val="00B53135"/>
    <w:rsid w:val="00B53582"/>
    <w:rsid w:val="00B553E8"/>
    <w:rsid w:val="00B559B3"/>
    <w:rsid w:val="00B571C4"/>
    <w:rsid w:val="00B57AA4"/>
    <w:rsid w:val="00B60E16"/>
    <w:rsid w:val="00B61416"/>
    <w:rsid w:val="00B61F58"/>
    <w:rsid w:val="00B62366"/>
    <w:rsid w:val="00B6239D"/>
    <w:rsid w:val="00B636DE"/>
    <w:rsid w:val="00B643A7"/>
    <w:rsid w:val="00B64916"/>
    <w:rsid w:val="00B67630"/>
    <w:rsid w:val="00B6778D"/>
    <w:rsid w:val="00B678D8"/>
    <w:rsid w:val="00B71726"/>
    <w:rsid w:val="00B722DE"/>
    <w:rsid w:val="00B72C61"/>
    <w:rsid w:val="00B7422A"/>
    <w:rsid w:val="00B75648"/>
    <w:rsid w:val="00B76FD7"/>
    <w:rsid w:val="00B806AD"/>
    <w:rsid w:val="00B80B42"/>
    <w:rsid w:val="00B80DDB"/>
    <w:rsid w:val="00B8135D"/>
    <w:rsid w:val="00B8197E"/>
    <w:rsid w:val="00B81EE1"/>
    <w:rsid w:val="00B8308B"/>
    <w:rsid w:val="00B8339E"/>
    <w:rsid w:val="00B83627"/>
    <w:rsid w:val="00B83753"/>
    <w:rsid w:val="00B83AF2"/>
    <w:rsid w:val="00B86E05"/>
    <w:rsid w:val="00B87818"/>
    <w:rsid w:val="00B9004C"/>
    <w:rsid w:val="00B90855"/>
    <w:rsid w:val="00B90B8B"/>
    <w:rsid w:val="00B919CA"/>
    <w:rsid w:val="00B94E9F"/>
    <w:rsid w:val="00B96BB9"/>
    <w:rsid w:val="00B97A06"/>
    <w:rsid w:val="00BA0B1A"/>
    <w:rsid w:val="00BA10F3"/>
    <w:rsid w:val="00BA60F9"/>
    <w:rsid w:val="00BA703D"/>
    <w:rsid w:val="00BA761E"/>
    <w:rsid w:val="00BB16A5"/>
    <w:rsid w:val="00BB2CEB"/>
    <w:rsid w:val="00BB3FBE"/>
    <w:rsid w:val="00BB4172"/>
    <w:rsid w:val="00BB6D3B"/>
    <w:rsid w:val="00BC0BB8"/>
    <w:rsid w:val="00BC19D1"/>
    <w:rsid w:val="00BC2F75"/>
    <w:rsid w:val="00BC4075"/>
    <w:rsid w:val="00BC603D"/>
    <w:rsid w:val="00BC6382"/>
    <w:rsid w:val="00BC6EDB"/>
    <w:rsid w:val="00BD0DE0"/>
    <w:rsid w:val="00BD26D5"/>
    <w:rsid w:val="00BD32B6"/>
    <w:rsid w:val="00BD4815"/>
    <w:rsid w:val="00BD59EB"/>
    <w:rsid w:val="00BD5ED3"/>
    <w:rsid w:val="00BE0498"/>
    <w:rsid w:val="00BE094B"/>
    <w:rsid w:val="00BE0BA3"/>
    <w:rsid w:val="00BE15F9"/>
    <w:rsid w:val="00BE335F"/>
    <w:rsid w:val="00BE45C8"/>
    <w:rsid w:val="00BE4FB3"/>
    <w:rsid w:val="00BF1BE3"/>
    <w:rsid w:val="00BF2AB2"/>
    <w:rsid w:val="00BF4B26"/>
    <w:rsid w:val="00BF4F22"/>
    <w:rsid w:val="00BF7C66"/>
    <w:rsid w:val="00BF7ECB"/>
    <w:rsid w:val="00C000F4"/>
    <w:rsid w:val="00C006DD"/>
    <w:rsid w:val="00C00A15"/>
    <w:rsid w:val="00C023F6"/>
    <w:rsid w:val="00C02EE8"/>
    <w:rsid w:val="00C034BE"/>
    <w:rsid w:val="00C04ABE"/>
    <w:rsid w:val="00C04ED6"/>
    <w:rsid w:val="00C050C8"/>
    <w:rsid w:val="00C05257"/>
    <w:rsid w:val="00C05806"/>
    <w:rsid w:val="00C07FFD"/>
    <w:rsid w:val="00C10D5A"/>
    <w:rsid w:val="00C12446"/>
    <w:rsid w:val="00C12E2C"/>
    <w:rsid w:val="00C12FDB"/>
    <w:rsid w:val="00C13501"/>
    <w:rsid w:val="00C149A2"/>
    <w:rsid w:val="00C1600F"/>
    <w:rsid w:val="00C16E51"/>
    <w:rsid w:val="00C203D6"/>
    <w:rsid w:val="00C21666"/>
    <w:rsid w:val="00C21A02"/>
    <w:rsid w:val="00C21BA4"/>
    <w:rsid w:val="00C21D75"/>
    <w:rsid w:val="00C25CA0"/>
    <w:rsid w:val="00C26120"/>
    <w:rsid w:val="00C3016F"/>
    <w:rsid w:val="00C31922"/>
    <w:rsid w:val="00C32EDF"/>
    <w:rsid w:val="00C33245"/>
    <w:rsid w:val="00C3532A"/>
    <w:rsid w:val="00C354A6"/>
    <w:rsid w:val="00C35D0B"/>
    <w:rsid w:val="00C36ED5"/>
    <w:rsid w:val="00C405FD"/>
    <w:rsid w:val="00C40858"/>
    <w:rsid w:val="00C41DDB"/>
    <w:rsid w:val="00C42573"/>
    <w:rsid w:val="00C43DF9"/>
    <w:rsid w:val="00C448C8"/>
    <w:rsid w:val="00C44C45"/>
    <w:rsid w:val="00C457A3"/>
    <w:rsid w:val="00C46A8B"/>
    <w:rsid w:val="00C5024A"/>
    <w:rsid w:val="00C50677"/>
    <w:rsid w:val="00C5127F"/>
    <w:rsid w:val="00C5222E"/>
    <w:rsid w:val="00C53758"/>
    <w:rsid w:val="00C55970"/>
    <w:rsid w:val="00C559EC"/>
    <w:rsid w:val="00C57107"/>
    <w:rsid w:val="00C57318"/>
    <w:rsid w:val="00C6032B"/>
    <w:rsid w:val="00C6033A"/>
    <w:rsid w:val="00C618EF"/>
    <w:rsid w:val="00C62C2D"/>
    <w:rsid w:val="00C65764"/>
    <w:rsid w:val="00C67475"/>
    <w:rsid w:val="00C675BF"/>
    <w:rsid w:val="00C70EB7"/>
    <w:rsid w:val="00C71DD9"/>
    <w:rsid w:val="00C7289D"/>
    <w:rsid w:val="00C732E1"/>
    <w:rsid w:val="00C74072"/>
    <w:rsid w:val="00C804D6"/>
    <w:rsid w:val="00C80CA4"/>
    <w:rsid w:val="00C818FA"/>
    <w:rsid w:val="00C83FC5"/>
    <w:rsid w:val="00C84FFE"/>
    <w:rsid w:val="00C86DB3"/>
    <w:rsid w:val="00C873D3"/>
    <w:rsid w:val="00C9023A"/>
    <w:rsid w:val="00C90419"/>
    <w:rsid w:val="00C9227C"/>
    <w:rsid w:val="00C92E45"/>
    <w:rsid w:val="00C94792"/>
    <w:rsid w:val="00C94BA3"/>
    <w:rsid w:val="00C96545"/>
    <w:rsid w:val="00C96F2C"/>
    <w:rsid w:val="00CA01EA"/>
    <w:rsid w:val="00CA0210"/>
    <w:rsid w:val="00CA2740"/>
    <w:rsid w:val="00CA4DEA"/>
    <w:rsid w:val="00CA74B4"/>
    <w:rsid w:val="00CB30A3"/>
    <w:rsid w:val="00CB434E"/>
    <w:rsid w:val="00CC10B6"/>
    <w:rsid w:val="00CC12E6"/>
    <w:rsid w:val="00CC1412"/>
    <w:rsid w:val="00CC1521"/>
    <w:rsid w:val="00CC1C5D"/>
    <w:rsid w:val="00CC2E25"/>
    <w:rsid w:val="00CC30A5"/>
    <w:rsid w:val="00CC57C1"/>
    <w:rsid w:val="00CC57D5"/>
    <w:rsid w:val="00CC6343"/>
    <w:rsid w:val="00CC7C64"/>
    <w:rsid w:val="00CD0B47"/>
    <w:rsid w:val="00CD1236"/>
    <w:rsid w:val="00CD2C29"/>
    <w:rsid w:val="00CD305B"/>
    <w:rsid w:val="00CD39B0"/>
    <w:rsid w:val="00CD47B4"/>
    <w:rsid w:val="00CE000C"/>
    <w:rsid w:val="00CE461D"/>
    <w:rsid w:val="00CE73E7"/>
    <w:rsid w:val="00CE7874"/>
    <w:rsid w:val="00CF0AFC"/>
    <w:rsid w:val="00CF21A1"/>
    <w:rsid w:val="00CF44E5"/>
    <w:rsid w:val="00D009CD"/>
    <w:rsid w:val="00D010E8"/>
    <w:rsid w:val="00D016B4"/>
    <w:rsid w:val="00D02C04"/>
    <w:rsid w:val="00D04B16"/>
    <w:rsid w:val="00D05207"/>
    <w:rsid w:val="00D068D3"/>
    <w:rsid w:val="00D07260"/>
    <w:rsid w:val="00D07280"/>
    <w:rsid w:val="00D11086"/>
    <w:rsid w:val="00D11C8C"/>
    <w:rsid w:val="00D123A7"/>
    <w:rsid w:val="00D12538"/>
    <w:rsid w:val="00D138E8"/>
    <w:rsid w:val="00D13C94"/>
    <w:rsid w:val="00D1570C"/>
    <w:rsid w:val="00D15C62"/>
    <w:rsid w:val="00D15D5F"/>
    <w:rsid w:val="00D178B8"/>
    <w:rsid w:val="00D20710"/>
    <w:rsid w:val="00D208B0"/>
    <w:rsid w:val="00D208BA"/>
    <w:rsid w:val="00D20C94"/>
    <w:rsid w:val="00D2105B"/>
    <w:rsid w:val="00D21319"/>
    <w:rsid w:val="00D21668"/>
    <w:rsid w:val="00D216BC"/>
    <w:rsid w:val="00D22E4D"/>
    <w:rsid w:val="00D24898"/>
    <w:rsid w:val="00D320CE"/>
    <w:rsid w:val="00D326BB"/>
    <w:rsid w:val="00D337D7"/>
    <w:rsid w:val="00D403A8"/>
    <w:rsid w:val="00D42774"/>
    <w:rsid w:val="00D42F8F"/>
    <w:rsid w:val="00D44D6B"/>
    <w:rsid w:val="00D44D83"/>
    <w:rsid w:val="00D45ADF"/>
    <w:rsid w:val="00D47030"/>
    <w:rsid w:val="00D47CB0"/>
    <w:rsid w:val="00D51502"/>
    <w:rsid w:val="00D52AD8"/>
    <w:rsid w:val="00D538A9"/>
    <w:rsid w:val="00D5500E"/>
    <w:rsid w:val="00D55DC4"/>
    <w:rsid w:val="00D57BD6"/>
    <w:rsid w:val="00D600FD"/>
    <w:rsid w:val="00D62CFA"/>
    <w:rsid w:val="00D63066"/>
    <w:rsid w:val="00D634D4"/>
    <w:rsid w:val="00D66251"/>
    <w:rsid w:val="00D70D35"/>
    <w:rsid w:val="00D713E5"/>
    <w:rsid w:val="00D7253A"/>
    <w:rsid w:val="00D727F7"/>
    <w:rsid w:val="00D731BF"/>
    <w:rsid w:val="00D73919"/>
    <w:rsid w:val="00D746A2"/>
    <w:rsid w:val="00D74BD7"/>
    <w:rsid w:val="00D76BFD"/>
    <w:rsid w:val="00D77A8F"/>
    <w:rsid w:val="00D8177D"/>
    <w:rsid w:val="00D82D1F"/>
    <w:rsid w:val="00D846ED"/>
    <w:rsid w:val="00D856E0"/>
    <w:rsid w:val="00D857DB"/>
    <w:rsid w:val="00D86DED"/>
    <w:rsid w:val="00D87B7E"/>
    <w:rsid w:val="00D87F72"/>
    <w:rsid w:val="00D90050"/>
    <w:rsid w:val="00D90DF6"/>
    <w:rsid w:val="00D91649"/>
    <w:rsid w:val="00D934A2"/>
    <w:rsid w:val="00DA07F1"/>
    <w:rsid w:val="00DA18F6"/>
    <w:rsid w:val="00DA3874"/>
    <w:rsid w:val="00DA593B"/>
    <w:rsid w:val="00DA61F7"/>
    <w:rsid w:val="00DA73C0"/>
    <w:rsid w:val="00DA767F"/>
    <w:rsid w:val="00DB0472"/>
    <w:rsid w:val="00DB081F"/>
    <w:rsid w:val="00DB16B7"/>
    <w:rsid w:val="00DB2121"/>
    <w:rsid w:val="00DB580C"/>
    <w:rsid w:val="00DB64FB"/>
    <w:rsid w:val="00DB7B53"/>
    <w:rsid w:val="00DC09BE"/>
    <w:rsid w:val="00DC13D4"/>
    <w:rsid w:val="00DC23A4"/>
    <w:rsid w:val="00DC3C98"/>
    <w:rsid w:val="00DC5584"/>
    <w:rsid w:val="00DC5D9D"/>
    <w:rsid w:val="00DC6D67"/>
    <w:rsid w:val="00DD065E"/>
    <w:rsid w:val="00DD06F4"/>
    <w:rsid w:val="00DD0B29"/>
    <w:rsid w:val="00DD20B7"/>
    <w:rsid w:val="00DD23CF"/>
    <w:rsid w:val="00DD26E7"/>
    <w:rsid w:val="00DD500F"/>
    <w:rsid w:val="00DD71B4"/>
    <w:rsid w:val="00DE0DB3"/>
    <w:rsid w:val="00DE110F"/>
    <w:rsid w:val="00DE19DB"/>
    <w:rsid w:val="00DE2D16"/>
    <w:rsid w:val="00DE3816"/>
    <w:rsid w:val="00DE48A3"/>
    <w:rsid w:val="00DE4941"/>
    <w:rsid w:val="00DE7F04"/>
    <w:rsid w:val="00DF0123"/>
    <w:rsid w:val="00DF136D"/>
    <w:rsid w:val="00DF2C98"/>
    <w:rsid w:val="00DF4285"/>
    <w:rsid w:val="00DF5278"/>
    <w:rsid w:val="00DF53E4"/>
    <w:rsid w:val="00DF7D5D"/>
    <w:rsid w:val="00E00B97"/>
    <w:rsid w:val="00E00EC8"/>
    <w:rsid w:val="00E02359"/>
    <w:rsid w:val="00E03262"/>
    <w:rsid w:val="00E037BF"/>
    <w:rsid w:val="00E03CAA"/>
    <w:rsid w:val="00E04DE3"/>
    <w:rsid w:val="00E079D8"/>
    <w:rsid w:val="00E07E63"/>
    <w:rsid w:val="00E11417"/>
    <w:rsid w:val="00E124A4"/>
    <w:rsid w:val="00E12697"/>
    <w:rsid w:val="00E128BC"/>
    <w:rsid w:val="00E15187"/>
    <w:rsid w:val="00E15B4A"/>
    <w:rsid w:val="00E1638B"/>
    <w:rsid w:val="00E1694A"/>
    <w:rsid w:val="00E17CAC"/>
    <w:rsid w:val="00E203A8"/>
    <w:rsid w:val="00E2136E"/>
    <w:rsid w:val="00E2311B"/>
    <w:rsid w:val="00E23F24"/>
    <w:rsid w:val="00E24A43"/>
    <w:rsid w:val="00E2503E"/>
    <w:rsid w:val="00E25AF8"/>
    <w:rsid w:val="00E26F83"/>
    <w:rsid w:val="00E2761C"/>
    <w:rsid w:val="00E305EA"/>
    <w:rsid w:val="00E30834"/>
    <w:rsid w:val="00E31A6A"/>
    <w:rsid w:val="00E31BD8"/>
    <w:rsid w:val="00E349CC"/>
    <w:rsid w:val="00E3641C"/>
    <w:rsid w:val="00E373A0"/>
    <w:rsid w:val="00E37410"/>
    <w:rsid w:val="00E4330D"/>
    <w:rsid w:val="00E44417"/>
    <w:rsid w:val="00E446B6"/>
    <w:rsid w:val="00E45473"/>
    <w:rsid w:val="00E46BDF"/>
    <w:rsid w:val="00E4773C"/>
    <w:rsid w:val="00E478C0"/>
    <w:rsid w:val="00E53E7B"/>
    <w:rsid w:val="00E547DB"/>
    <w:rsid w:val="00E54A86"/>
    <w:rsid w:val="00E54D9D"/>
    <w:rsid w:val="00E555BF"/>
    <w:rsid w:val="00E56114"/>
    <w:rsid w:val="00E60BD1"/>
    <w:rsid w:val="00E61949"/>
    <w:rsid w:val="00E6232D"/>
    <w:rsid w:val="00E640C6"/>
    <w:rsid w:val="00E64329"/>
    <w:rsid w:val="00E64D00"/>
    <w:rsid w:val="00E67AFA"/>
    <w:rsid w:val="00E70DCE"/>
    <w:rsid w:val="00E7153F"/>
    <w:rsid w:val="00E73141"/>
    <w:rsid w:val="00E74DFD"/>
    <w:rsid w:val="00E74FE6"/>
    <w:rsid w:val="00E751B2"/>
    <w:rsid w:val="00E770F9"/>
    <w:rsid w:val="00E7729E"/>
    <w:rsid w:val="00E77C5D"/>
    <w:rsid w:val="00E80E59"/>
    <w:rsid w:val="00E81F7D"/>
    <w:rsid w:val="00E83A9A"/>
    <w:rsid w:val="00E83E18"/>
    <w:rsid w:val="00E841C8"/>
    <w:rsid w:val="00E908A6"/>
    <w:rsid w:val="00E90952"/>
    <w:rsid w:val="00E91E11"/>
    <w:rsid w:val="00E936F2"/>
    <w:rsid w:val="00E93AC5"/>
    <w:rsid w:val="00E94017"/>
    <w:rsid w:val="00E94104"/>
    <w:rsid w:val="00E95CEF"/>
    <w:rsid w:val="00E95D8C"/>
    <w:rsid w:val="00EA446A"/>
    <w:rsid w:val="00EA52A5"/>
    <w:rsid w:val="00EA5720"/>
    <w:rsid w:val="00EA74B2"/>
    <w:rsid w:val="00EA7DC1"/>
    <w:rsid w:val="00EB00EA"/>
    <w:rsid w:val="00EB3325"/>
    <w:rsid w:val="00EB37B0"/>
    <w:rsid w:val="00EB3DB5"/>
    <w:rsid w:val="00EB4F3C"/>
    <w:rsid w:val="00EB5BA2"/>
    <w:rsid w:val="00EB5C28"/>
    <w:rsid w:val="00EC3466"/>
    <w:rsid w:val="00EC5E24"/>
    <w:rsid w:val="00ED0D09"/>
    <w:rsid w:val="00ED140D"/>
    <w:rsid w:val="00ED3542"/>
    <w:rsid w:val="00ED42DA"/>
    <w:rsid w:val="00ED5241"/>
    <w:rsid w:val="00EE2C96"/>
    <w:rsid w:val="00EE3A2D"/>
    <w:rsid w:val="00EE444C"/>
    <w:rsid w:val="00EE45A2"/>
    <w:rsid w:val="00EE48E7"/>
    <w:rsid w:val="00EE745F"/>
    <w:rsid w:val="00EE78AB"/>
    <w:rsid w:val="00EF0479"/>
    <w:rsid w:val="00EF0927"/>
    <w:rsid w:val="00EF0D19"/>
    <w:rsid w:val="00EF11E2"/>
    <w:rsid w:val="00EF1577"/>
    <w:rsid w:val="00EF1AD9"/>
    <w:rsid w:val="00EF25B9"/>
    <w:rsid w:val="00EF25CF"/>
    <w:rsid w:val="00EF46AF"/>
    <w:rsid w:val="00EF4A84"/>
    <w:rsid w:val="00EF6BD4"/>
    <w:rsid w:val="00EF79F0"/>
    <w:rsid w:val="00F003BE"/>
    <w:rsid w:val="00F00A22"/>
    <w:rsid w:val="00F016B4"/>
    <w:rsid w:val="00F02233"/>
    <w:rsid w:val="00F02296"/>
    <w:rsid w:val="00F0674F"/>
    <w:rsid w:val="00F06A64"/>
    <w:rsid w:val="00F10CF2"/>
    <w:rsid w:val="00F11B37"/>
    <w:rsid w:val="00F120D7"/>
    <w:rsid w:val="00F15F90"/>
    <w:rsid w:val="00F20C5A"/>
    <w:rsid w:val="00F21465"/>
    <w:rsid w:val="00F22053"/>
    <w:rsid w:val="00F23E83"/>
    <w:rsid w:val="00F240E9"/>
    <w:rsid w:val="00F251C9"/>
    <w:rsid w:val="00F25D8B"/>
    <w:rsid w:val="00F27ACB"/>
    <w:rsid w:val="00F31BAF"/>
    <w:rsid w:val="00F32D7B"/>
    <w:rsid w:val="00F32FCA"/>
    <w:rsid w:val="00F337F2"/>
    <w:rsid w:val="00F36B27"/>
    <w:rsid w:val="00F36C82"/>
    <w:rsid w:val="00F41B6B"/>
    <w:rsid w:val="00F42E56"/>
    <w:rsid w:val="00F43381"/>
    <w:rsid w:val="00F433D0"/>
    <w:rsid w:val="00F44938"/>
    <w:rsid w:val="00F44C8C"/>
    <w:rsid w:val="00F46B82"/>
    <w:rsid w:val="00F517D3"/>
    <w:rsid w:val="00F5224B"/>
    <w:rsid w:val="00F5310A"/>
    <w:rsid w:val="00F54972"/>
    <w:rsid w:val="00F55946"/>
    <w:rsid w:val="00F6065C"/>
    <w:rsid w:val="00F6190D"/>
    <w:rsid w:val="00F61EB1"/>
    <w:rsid w:val="00F62C8B"/>
    <w:rsid w:val="00F65A08"/>
    <w:rsid w:val="00F671FC"/>
    <w:rsid w:val="00F673AA"/>
    <w:rsid w:val="00F67DF2"/>
    <w:rsid w:val="00F71953"/>
    <w:rsid w:val="00F71B20"/>
    <w:rsid w:val="00F724EB"/>
    <w:rsid w:val="00F72D15"/>
    <w:rsid w:val="00F73EF0"/>
    <w:rsid w:val="00F75715"/>
    <w:rsid w:val="00F7649C"/>
    <w:rsid w:val="00F76F03"/>
    <w:rsid w:val="00F802D4"/>
    <w:rsid w:val="00F85597"/>
    <w:rsid w:val="00F85EB1"/>
    <w:rsid w:val="00F879A8"/>
    <w:rsid w:val="00F90139"/>
    <w:rsid w:val="00F912FD"/>
    <w:rsid w:val="00F91706"/>
    <w:rsid w:val="00F91982"/>
    <w:rsid w:val="00F9458F"/>
    <w:rsid w:val="00F9465F"/>
    <w:rsid w:val="00F94938"/>
    <w:rsid w:val="00F96042"/>
    <w:rsid w:val="00FA0D35"/>
    <w:rsid w:val="00FA18DC"/>
    <w:rsid w:val="00FA30B9"/>
    <w:rsid w:val="00FA30E9"/>
    <w:rsid w:val="00FA311A"/>
    <w:rsid w:val="00FA4112"/>
    <w:rsid w:val="00FA458A"/>
    <w:rsid w:val="00FA4C28"/>
    <w:rsid w:val="00FA5036"/>
    <w:rsid w:val="00FA6AE0"/>
    <w:rsid w:val="00FB6864"/>
    <w:rsid w:val="00FC06A2"/>
    <w:rsid w:val="00FC0BF4"/>
    <w:rsid w:val="00FC12BA"/>
    <w:rsid w:val="00FC1AAD"/>
    <w:rsid w:val="00FC2AE5"/>
    <w:rsid w:val="00FC2DBE"/>
    <w:rsid w:val="00FC3AFE"/>
    <w:rsid w:val="00FC405A"/>
    <w:rsid w:val="00FC43D9"/>
    <w:rsid w:val="00FD01CD"/>
    <w:rsid w:val="00FD56B3"/>
    <w:rsid w:val="00FD6C84"/>
    <w:rsid w:val="00FD6E23"/>
    <w:rsid w:val="00FD707B"/>
    <w:rsid w:val="00FD79FE"/>
    <w:rsid w:val="00FD7E33"/>
    <w:rsid w:val="00FE0DB8"/>
    <w:rsid w:val="00FE0FE8"/>
    <w:rsid w:val="00FE19BF"/>
    <w:rsid w:val="00FE20E8"/>
    <w:rsid w:val="00FE288D"/>
    <w:rsid w:val="00FE3345"/>
    <w:rsid w:val="00FE4CC3"/>
    <w:rsid w:val="00FE6A3F"/>
    <w:rsid w:val="00FF3700"/>
    <w:rsid w:val="00FF3EDE"/>
    <w:rsid w:val="00FF56AA"/>
    <w:rsid w:val="00FF58B8"/>
    <w:rsid w:val="00FF5B10"/>
    <w:rsid w:val="00FF73D0"/>
    <w:rsid w:val="00FF795D"/>
    <w:rsid w:val="00FF7D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573BAA"/>
  <w15:docId w15:val="{1214AB0C-3C6B-4BE8-B892-37BB9393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FollowedHyperlink">
    <w:name w:val="FollowedHyperlink"/>
    <w:basedOn w:val="DefaultParagraphFont"/>
    <w:uiPriority w:val="99"/>
    <w:semiHidden/>
    <w:unhideWhenUsed/>
    <w:rsid w:val="005812D7"/>
    <w:rPr>
      <w:color w:val="800080" w:themeColor="followedHyperlink"/>
      <w:u w:val="single"/>
    </w:rPr>
  </w:style>
  <w:style w:type="character" w:customStyle="1" w:styleId="RSCB04AHeadingSectionChar">
    <w:name w:val="RSC B04 A Heading (Section) Char"/>
    <w:basedOn w:val="DefaultParagraphFont"/>
    <w:link w:val="RSCB04AHeadingSection"/>
    <w:locked/>
    <w:rsid w:val="00584D2B"/>
    <w:rPr>
      <w:b/>
      <w:sz w:val="24"/>
    </w:rPr>
  </w:style>
  <w:style w:type="paragraph" w:customStyle="1" w:styleId="RSCB04AHeadingSection">
    <w:name w:val="RSC B04 A Heading (Section)"/>
    <w:basedOn w:val="Normal"/>
    <w:link w:val="RSCB04AHeadingSectionChar"/>
    <w:qFormat/>
    <w:rsid w:val="00584D2B"/>
    <w:pPr>
      <w:spacing w:before="400" w:after="80" w:line="240" w:lineRule="auto"/>
    </w:pPr>
    <w:rPr>
      <w:b/>
      <w:sz w:val="24"/>
    </w:rPr>
  </w:style>
  <w:style w:type="character" w:styleId="CommentReference">
    <w:name w:val="annotation reference"/>
    <w:basedOn w:val="DefaultParagraphFont"/>
    <w:uiPriority w:val="99"/>
    <w:semiHidden/>
    <w:unhideWhenUsed/>
    <w:rsid w:val="007C7DD1"/>
    <w:rPr>
      <w:sz w:val="16"/>
      <w:szCs w:val="16"/>
    </w:rPr>
  </w:style>
  <w:style w:type="paragraph" w:styleId="CommentText">
    <w:name w:val="annotation text"/>
    <w:basedOn w:val="Normal"/>
    <w:link w:val="CommentTextChar"/>
    <w:uiPriority w:val="99"/>
    <w:semiHidden/>
    <w:unhideWhenUsed/>
    <w:rsid w:val="007C7DD1"/>
    <w:pPr>
      <w:spacing w:line="240" w:lineRule="auto"/>
    </w:pPr>
    <w:rPr>
      <w:sz w:val="20"/>
      <w:szCs w:val="20"/>
    </w:rPr>
  </w:style>
  <w:style w:type="character" w:customStyle="1" w:styleId="CommentTextChar">
    <w:name w:val="Comment Text Char"/>
    <w:basedOn w:val="DefaultParagraphFont"/>
    <w:link w:val="CommentText"/>
    <w:uiPriority w:val="99"/>
    <w:semiHidden/>
    <w:rsid w:val="007C7DD1"/>
    <w:rPr>
      <w:sz w:val="20"/>
      <w:szCs w:val="20"/>
    </w:rPr>
  </w:style>
  <w:style w:type="paragraph" w:styleId="Bibliography">
    <w:name w:val="Bibliography"/>
    <w:basedOn w:val="Normal"/>
    <w:next w:val="Normal"/>
    <w:uiPriority w:val="37"/>
    <w:unhideWhenUsed/>
    <w:rsid w:val="004E213A"/>
    <w:pPr>
      <w:tabs>
        <w:tab w:val="left" w:pos="144"/>
      </w:tabs>
      <w:spacing w:after="0" w:line="240" w:lineRule="auto"/>
      <w:ind w:left="144" w:hanging="144"/>
    </w:pPr>
  </w:style>
  <w:style w:type="character" w:styleId="PlaceholderText">
    <w:name w:val="Placeholder Text"/>
    <w:basedOn w:val="DefaultParagraphFont"/>
    <w:uiPriority w:val="99"/>
    <w:semiHidden/>
    <w:rsid w:val="00F36C8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050428">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1193785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237130517">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71482871">
      <w:bodyDiv w:val="1"/>
      <w:marLeft w:val="0"/>
      <w:marRight w:val="0"/>
      <w:marTop w:val="0"/>
      <w:marBottom w:val="0"/>
      <w:divBdr>
        <w:top w:val="none" w:sz="0" w:space="0" w:color="auto"/>
        <w:left w:val="none" w:sz="0" w:space="0" w:color="auto"/>
        <w:bottom w:val="none" w:sz="0" w:space="0" w:color="auto"/>
        <w:right w:val="none" w:sz="0" w:space="0" w:color="auto"/>
      </w:divBdr>
    </w:div>
    <w:div w:id="1896694813">
      <w:bodyDiv w:val="1"/>
      <w:marLeft w:val="0"/>
      <w:marRight w:val="0"/>
      <w:marTop w:val="0"/>
      <w:marBottom w:val="0"/>
      <w:divBdr>
        <w:top w:val="none" w:sz="0" w:space="0" w:color="auto"/>
        <w:left w:val="none" w:sz="0" w:space="0" w:color="auto"/>
        <w:bottom w:val="none" w:sz="0" w:space="0" w:color="auto"/>
        <w:right w:val="none" w:sz="0" w:space="0" w:color="auto"/>
      </w:divBdr>
    </w:div>
    <w:div w:id="206537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985C4E-9958-4C8D-B5AC-DFF7C113A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26</TotalTime>
  <Pages>5</Pages>
  <Words>12353</Words>
  <Characters>70414</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82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cCallum</dc:creator>
  <cp:lastModifiedBy>Le Nhan Pham</cp:lastModifiedBy>
  <cp:revision>1611</cp:revision>
  <cp:lastPrinted>2020-12-15T00:43:00Z</cp:lastPrinted>
  <dcterms:created xsi:type="dcterms:W3CDTF">2020-11-19T15:36:00Z</dcterms:created>
  <dcterms:modified xsi:type="dcterms:W3CDTF">2020-12-15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3or8O6QB"/&gt;&lt;style id="http://www.zotero.org/styles/royal-society-of-chemistry" hasBibliography="1" bibliographyStyleHasBeenSet="1"/&gt;&lt;prefs&gt;&lt;pref name="fieldType" value="Field"/&gt;&lt;/prefs&gt;&lt;/data&gt;</vt:lpwstr>
  </property>
</Properties>
</file>